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FDE92" w14:textId="6512D326" w:rsidR="00FF6018" w:rsidRDefault="005135E7" w:rsidP="002A3042">
      <w:pPr>
        <w:rPr>
          <w:b/>
          <w:bCs/>
        </w:rPr>
      </w:pPr>
      <w:bookmarkStart w:id="0" w:name="_Hlk204861699"/>
      <w:r w:rsidRPr="008C3B74">
        <w:rPr>
          <w:b/>
          <w:bCs/>
        </w:rPr>
        <w:t>The effect</w:t>
      </w:r>
      <w:r w:rsidR="00880456" w:rsidRPr="008C3B74">
        <w:rPr>
          <w:b/>
          <w:bCs/>
        </w:rPr>
        <w:t>s</w:t>
      </w:r>
      <w:r w:rsidRPr="008C3B74">
        <w:rPr>
          <w:b/>
          <w:bCs/>
        </w:rPr>
        <w:t xml:space="preserve"> of biodegradable chelating agent on phytoremediation potential of </w:t>
      </w:r>
      <w:r w:rsidRPr="008C3B74">
        <w:rPr>
          <w:b/>
          <w:bCs/>
          <w:i/>
          <w:iCs/>
        </w:rPr>
        <w:t xml:space="preserve">Solanum nigrum </w:t>
      </w:r>
      <w:r w:rsidRPr="008C3B74">
        <w:rPr>
          <w:b/>
          <w:bCs/>
        </w:rPr>
        <w:t>L. grown in Cd contaminated soil</w:t>
      </w:r>
      <w:r w:rsidR="00791D5F">
        <w:rPr>
          <w:b/>
          <w:bCs/>
        </w:rPr>
        <w:t>s</w:t>
      </w:r>
    </w:p>
    <w:p w14:paraId="43BABEE5" w14:textId="77777777" w:rsidR="003C75B3" w:rsidRDefault="003C75B3" w:rsidP="002A3042">
      <w:pPr>
        <w:rPr>
          <w:b/>
          <w:bCs/>
        </w:rPr>
      </w:pPr>
    </w:p>
    <w:p w14:paraId="01C385ED" w14:textId="77777777" w:rsidR="002A3042" w:rsidRPr="008C3B74" w:rsidRDefault="002A3042" w:rsidP="002A3042">
      <w:pPr>
        <w:rPr>
          <w:b/>
          <w:bCs/>
        </w:rPr>
      </w:pPr>
    </w:p>
    <w:p w14:paraId="093F3D01" w14:textId="61EE05D3" w:rsidR="0073468A" w:rsidRPr="00B37CB0" w:rsidRDefault="0073468A" w:rsidP="00B37CB0">
      <w:pPr>
        <w:rPr>
          <w:b/>
          <w:bCs/>
        </w:rPr>
      </w:pPr>
      <w:r w:rsidRPr="00B37CB0">
        <w:rPr>
          <w:b/>
          <w:bCs/>
        </w:rPr>
        <w:t>A</w:t>
      </w:r>
      <w:r w:rsidR="00A96E98" w:rsidRPr="00B37CB0">
        <w:rPr>
          <w:b/>
          <w:bCs/>
        </w:rPr>
        <w:t>BSTRACT</w:t>
      </w:r>
    </w:p>
    <w:p w14:paraId="0408BCD6" w14:textId="1E7FACE9" w:rsidR="007E2CC9" w:rsidRPr="002B5123" w:rsidRDefault="00EB4605" w:rsidP="006850E3">
      <w:pPr>
        <w:spacing w:line="360" w:lineRule="auto"/>
        <w:ind w:firstLine="720"/>
        <w:jc w:val="both"/>
      </w:pPr>
      <w:r>
        <w:t>The current</w:t>
      </w:r>
      <w:r w:rsidR="00880456">
        <w:t xml:space="preserve"> research</w:t>
      </w:r>
      <w:r>
        <w:t xml:space="preserve"> work emphasises the effect </w:t>
      </w:r>
      <w:r w:rsidR="008B15BB">
        <w:t>of GLDA</w:t>
      </w:r>
      <w:r>
        <w:t xml:space="preserve"> on</w:t>
      </w:r>
      <w:r w:rsidR="008B15BB">
        <w:t xml:space="preserve"> growth </w:t>
      </w:r>
      <w:r w:rsidR="00791D5F">
        <w:t>and</w:t>
      </w:r>
      <w:r w:rsidR="008B15BB">
        <w:t xml:space="preserve"> </w:t>
      </w:r>
      <w:r w:rsidR="005E295A">
        <w:t>phytoextraction</w:t>
      </w:r>
      <w:r w:rsidR="00370AA0">
        <w:t xml:space="preserve"> capacity</w:t>
      </w:r>
      <w:r w:rsidR="008B15BB">
        <w:t xml:space="preserve"> of </w:t>
      </w:r>
      <w:r w:rsidR="008B15BB">
        <w:rPr>
          <w:i/>
          <w:iCs/>
        </w:rPr>
        <w:t xml:space="preserve">Solanum nigrum </w:t>
      </w:r>
      <w:r w:rsidR="008B15BB">
        <w:t>L.</w:t>
      </w:r>
      <w:r>
        <w:t xml:space="preserve"> </w:t>
      </w:r>
      <w:r w:rsidR="008B15BB">
        <w:t>grown in</w:t>
      </w:r>
      <w:r w:rsidR="00791D5F">
        <w:t xml:space="preserve"> the</w:t>
      </w:r>
      <w:r w:rsidR="008B15BB">
        <w:t xml:space="preserve"> </w:t>
      </w:r>
      <w:r w:rsidR="00791D5F">
        <w:t xml:space="preserve">soils </w:t>
      </w:r>
      <w:r w:rsidR="008B15BB">
        <w:t xml:space="preserve">contaminated </w:t>
      </w:r>
      <w:r w:rsidR="00791D5F">
        <w:t>with Cadmium (Cd)</w:t>
      </w:r>
      <w:r w:rsidR="00D4659B">
        <w:t>.</w:t>
      </w:r>
      <w:r w:rsidR="00F51743">
        <w:t xml:space="preserve"> </w:t>
      </w:r>
      <w:r w:rsidR="002B3310">
        <w:t xml:space="preserve">The application of GLDA at the rate of 3 mmol/kg reduced the root and shoot length by 51.02 and 43.20 % respectively, while under 6 mmol/kg application of GLDA reduced the root and shoot length by 56.46 and 50% respectively, </w:t>
      </w:r>
      <w:r w:rsidR="00791D5F">
        <w:t>as compare</w:t>
      </w:r>
      <w:r w:rsidR="002B3310">
        <w:t xml:space="preserve"> to</w:t>
      </w:r>
      <w:r w:rsidR="00791D5F">
        <w:t xml:space="preserve"> the</w:t>
      </w:r>
      <w:r w:rsidR="002B3310">
        <w:t xml:space="preserve"> control pot at 50 mg/kg Cd polluted soils.</w:t>
      </w:r>
      <w:r w:rsidR="005D1E42">
        <w:t xml:space="preserve"> The a</w:t>
      </w:r>
      <w:r w:rsidR="00F41FB8">
        <w:t>pplied quantity</w:t>
      </w:r>
      <w:r w:rsidR="005D1E42">
        <w:t xml:space="preserve"> of GLDA at the rate of 3 mmol/kg reduced the root and shoot dry biomass by 80.55 and 70.45 % respectively, while under 6 mmol/kg application of GLDA reduced the root and shoot dry biomass by 83.33 and 72.15% respectively, </w:t>
      </w:r>
      <w:r w:rsidR="00F41FB8">
        <w:t xml:space="preserve">as </w:t>
      </w:r>
      <w:r w:rsidR="005D1E42">
        <w:t xml:space="preserve">compare to </w:t>
      </w:r>
      <w:r w:rsidR="00F41FB8">
        <w:t xml:space="preserve">the </w:t>
      </w:r>
      <w:r w:rsidR="005D1E42">
        <w:t>control pot at 50 mg/kg Cd polluted soils. The appli</w:t>
      </w:r>
      <w:r w:rsidR="00F41FB8">
        <w:t>ed quantity</w:t>
      </w:r>
      <w:r w:rsidR="005D1E42">
        <w:t xml:space="preserve"> of 3 mmol/kg GLDA absorbed the 22.72, 26.92% quantity of applied Cd i.e., 25 mg/kg of soil</w:t>
      </w:r>
      <w:r w:rsidR="00F41FB8">
        <w:t xml:space="preserve"> significantly</w:t>
      </w:r>
      <w:r w:rsidR="005D1E42">
        <w:t>, in the root</w:t>
      </w:r>
      <w:r w:rsidR="00F41FB8">
        <w:t>s</w:t>
      </w:r>
      <w:r w:rsidR="005D1E42">
        <w:t xml:space="preserve"> and shoot</w:t>
      </w:r>
      <w:r w:rsidR="00F41FB8">
        <w:t>s</w:t>
      </w:r>
      <w:r w:rsidR="005D1E42">
        <w:t xml:space="preserve"> of </w:t>
      </w:r>
      <w:r w:rsidR="005D1E42">
        <w:rPr>
          <w:i/>
          <w:iCs/>
        </w:rPr>
        <w:t>Solanum nigrum</w:t>
      </w:r>
      <w:r w:rsidR="005D1E42">
        <w:t xml:space="preserve"> L. respectively, while the applied quantity of 6 mmol/kg GLDA significantly absorbed the 33.35, 35.04 % quantity of applied Cd i.e., 50 mg/kg of soil, in the root and shoot of </w:t>
      </w:r>
      <w:r w:rsidR="005D1E42">
        <w:rPr>
          <w:i/>
          <w:iCs/>
        </w:rPr>
        <w:t xml:space="preserve">Solanum nigrum </w:t>
      </w:r>
      <w:r w:rsidR="005D1E42">
        <w:t xml:space="preserve">L. respectively. However, the maximum accumulation of Cd was observed in treatment having combination of 6 mmol GLDA and 25 mg/kg Cd i.e., 34.26 and 36.81 % in root and shoot of </w:t>
      </w:r>
      <w:r w:rsidR="005D1E42" w:rsidRPr="001D2A2E">
        <w:rPr>
          <w:i/>
          <w:iCs/>
        </w:rPr>
        <w:t>Solanum</w:t>
      </w:r>
      <w:r w:rsidR="005D1E42">
        <w:rPr>
          <w:i/>
          <w:iCs/>
        </w:rPr>
        <w:t xml:space="preserve"> nigrum </w:t>
      </w:r>
      <w:r w:rsidR="005D1E42">
        <w:t>L. respectively.</w:t>
      </w:r>
      <w:r w:rsidR="00C15390" w:rsidRPr="00C15390">
        <w:rPr>
          <w:szCs w:val="24"/>
        </w:rPr>
        <w:t xml:space="preserve"> </w:t>
      </w:r>
      <w:r w:rsidR="00C15390">
        <w:rPr>
          <w:szCs w:val="24"/>
        </w:rPr>
        <w:t xml:space="preserve">The BAF, TF and RF </w:t>
      </w:r>
      <w:r w:rsidR="00F41FB8">
        <w:rPr>
          <w:szCs w:val="24"/>
        </w:rPr>
        <w:t xml:space="preserve">values </w:t>
      </w:r>
      <w:r w:rsidR="00C15390">
        <w:rPr>
          <w:szCs w:val="24"/>
        </w:rPr>
        <w:t xml:space="preserve">of Cd contaminated soils are </w:t>
      </w:r>
      <w:r w:rsidR="000A4498">
        <w:rPr>
          <w:szCs w:val="24"/>
        </w:rPr>
        <w:t>vari</w:t>
      </w:r>
      <w:r w:rsidR="00C15390">
        <w:rPr>
          <w:szCs w:val="24"/>
        </w:rPr>
        <w:t xml:space="preserve">ed from </w:t>
      </w:r>
      <w:r w:rsidR="00C15390">
        <w:t>0.187</w:t>
      </w:r>
      <w:r w:rsidR="00C15390" w:rsidRPr="008A3E25">
        <w:t>±</w:t>
      </w:r>
      <w:r w:rsidR="00C15390">
        <w:t>0.001-0.375</w:t>
      </w:r>
      <w:r w:rsidR="00C15390" w:rsidRPr="008A3E25">
        <w:t>±</w:t>
      </w:r>
      <w:r w:rsidR="00C15390">
        <w:t>0.003, 1.050</w:t>
      </w:r>
      <w:r w:rsidR="00C15390" w:rsidRPr="008A3E25">
        <w:t>±</w:t>
      </w:r>
      <w:r w:rsidR="00C15390">
        <w:t>0.003-1.244</w:t>
      </w:r>
      <w:r w:rsidR="00C15390" w:rsidRPr="008A3E25">
        <w:t>±</w:t>
      </w:r>
      <w:r w:rsidR="00C15390">
        <w:t>0.005 and 0.222</w:t>
      </w:r>
      <w:r w:rsidR="00C15390" w:rsidRPr="008A3E25">
        <w:t>±</w:t>
      </w:r>
      <w:r w:rsidR="00C15390">
        <w:t>0.002-1.253</w:t>
      </w:r>
      <w:r w:rsidR="00C15390" w:rsidRPr="008A3E25">
        <w:t>±</w:t>
      </w:r>
      <w:r w:rsidR="00C15390">
        <w:t>0.005 respectively.</w:t>
      </w:r>
      <w:r w:rsidR="00DA33E3">
        <w:t xml:space="preserve"> These results showed that GLDA improve the phytoaccumulation capacity of </w:t>
      </w:r>
      <w:r w:rsidR="00DA33E3">
        <w:rPr>
          <w:i/>
          <w:iCs/>
        </w:rPr>
        <w:t>Solanum nigrum L.</w:t>
      </w:r>
      <w:r w:rsidR="002B5123">
        <w:rPr>
          <w:i/>
          <w:iCs/>
        </w:rPr>
        <w:t xml:space="preserve"> </w:t>
      </w:r>
      <w:r w:rsidR="002B5123">
        <w:t xml:space="preserve">and </w:t>
      </w:r>
      <w:r w:rsidR="00FF535E">
        <w:t>suitable</w:t>
      </w:r>
      <w:r w:rsidR="002B5123">
        <w:t xml:space="preserve"> for remediation of Cd contaminated soil.</w:t>
      </w:r>
    </w:p>
    <w:p w14:paraId="2122A19F" w14:textId="77777777" w:rsidR="00D033B4" w:rsidRDefault="00D033B4" w:rsidP="006850E3">
      <w:pPr>
        <w:spacing w:line="360" w:lineRule="auto"/>
        <w:rPr>
          <w:b/>
          <w:bCs/>
        </w:rPr>
      </w:pPr>
    </w:p>
    <w:p w14:paraId="07E9C363" w14:textId="35693191" w:rsidR="006850E3" w:rsidRPr="00D408F3" w:rsidRDefault="0073468A" w:rsidP="00D408F3">
      <w:pPr>
        <w:spacing w:line="360" w:lineRule="auto"/>
        <w:rPr>
          <w:i/>
          <w:iCs/>
        </w:rPr>
      </w:pPr>
      <w:r w:rsidRPr="00E030B2">
        <w:t>Keywords</w:t>
      </w:r>
      <w:r w:rsidR="00FF27D9" w:rsidRPr="00E030B2">
        <w:t>:</w:t>
      </w:r>
      <w:r>
        <w:rPr>
          <w:b/>
          <w:bCs/>
        </w:rPr>
        <w:t xml:space="preserve"> </w:t>
      </w:r>
      <w:r w:rsidR="00FF27D9">
        <w:t>Cadmium</w:t>
      </w:r>
      <w:r w:rsidR="001B48B3">
        <w:t>;</w:t>
      </w:r>
      <w:r w:rsidR="00FF27D9">
        <w:t xml:space="preserve"> c</w:t>
      </w:r>
      <w:r>
        <w:t>ontaminated soils</w:t>
      </w:r>
      <w:r w:rsidR="001B48B3">
        <w:t>;</w:t>
      </w:r>
      <w:r>
        <w:t xml:space="preserve"> </w:t>
      </w:r>
      <w:r w:rsidR="00D27E86">
        <w:t>GLDA</w:t>
      </w:r>
      <w:r w:rsidR="001B48B3">
        <w:t>;</w:t>
      </w:r>
      <w:r w:rsidR="00D27E86">
        <w:t xml:space="preserve"> </w:t>
      </w:r>
      <w:r w:rsidR="00FF27D9">
        <w:t>phytoremediation</w:t>
      </w:r>
      <w:r w:rsidR="001B48B3">
        <w:t>;</w:t>
      </w:r>
      <w:r w:rsidR="00FF27D9">
        <w:t xml:space="preserve"> </w:t>
      </w:r>
      <w:r>
        <w:rPr>
          <w:i/>
          <w:iCs/>
        </w:rPr>
        <w:t xml:space="preserve">Solanum nigrum </w:t>
      </w:r>
      <w:r w:rsidRPr="00A74DBC">
        <w:t>L.</w:t>
      </w:r>
      <w:r w:rsidR="006850E3">
        <w:rPr>
          <w:b/>
          <w:bCs/>
        </w:rPr>
        <w:br w:type="page"/>
      </w:r>
    </w:p>
    <w:p w14:paraId="249EF5EB" w14:textId="03B0D0F5" w:rsidR="00445BC1" w:rsidRPr="00E030B2" w:rsidRDefault="002905D7" w:rsidP="00E030B2">
      <w:pPr>
        <w:pStyle w:val="ListParagraph"/>
        <w:numPr>
          <w:ilvl w:val="0"/>
          <w:numId w:val="2"/>
        </w:numPr>
        <w:rPr>
          <w:b/>
          <w:bCs/>
        </w:rPr>
      </w:pPr>
      <w:r w:rsidRPr="00E030B2">
        <w:rPr>
          <w:b/>
          <w:bCs/>
        </w:rPr>
        <w:lastRenderedPageBreak/>
        <w:t>I</w:t>
      </w:r>
      <w:r w:rsidR="00A96E98" w:rsidRPr="00E030B2">
        <w:rPr>
          <w:b/>
          <w:bCs/>
        </w:rPr>
        <w:t>NTRODUCTION</w:t>
      </w:r>
    </w:p>
    <w:p w14:paraId="22BA2473" w14:textId="77777777" w:rsidR="005A28B4" w:rsidRDefault="00B40A1D" w:rsidP="006850E3">
      <w:pPr>
        <w:spacing w:line="360" w:lineRule="auto"/>
        <w:ind w:firstLine="720"/>
        <w:jc w:val="both"/>
        <w:rPr>
          <w:rFonts w:cs="Times New Roman"/>
          <w:szCs w:val="24"/>
        </w:rPr>
      </w:pPr>
      <w:r>
        <w:rPr>
          <w:rFonts w:cs="Times New Roman"/>
          <w:szCs w:val="24"/>
        </w:rPr>
        <w:t>S</w:t>
      </w:r>
      <w:r w:rsidR="00E666CB" w:rsidRPr="007C4AFA">
        <w:rPr>
          <w:rFonts w:cs="Times New Roman"/>
          <w:szCs w:val="24"/>
        </w:rPr>
        <w:t>oil</w:t>
      </w:r>
      <w:r>
        <w:rPr>
          <w:rFonts w:cs="Times New Roman"/>
          <w:szCs w:val="24"/>
        </w:rPr>
        <w:t xml:space="preserve"> </w:t>
      </w:r>
      <w:r w:rsidR="00F41FB8">
        <w:rPr>
          <w:rFonts w:cs="Times New Roman"/>
          <w:szCs w:val="24"/>
        </w:rPr>
        <w:t>pollution</w:t>
      </w:r>
      <w:r>
        <w:rPr>
          <w:rFonts w:cs="Times New Roman"/>
          <w:szCs w:val="24"/>
        </w:rPr>
        <w:t xml:space="preserve"> through</w:t>
      </w:r>
      <w:r w:rsidR="00F41FB8">
        <w:rPr>
          <w:rFonts w:cs="Times New Roman"/>
          <w:szCs w:val="24"/>
        </w:rPr>
        <w:t xml:space="preserve"> the</w:t>
      </w:r>
      <w:r>
        <w:rPr>
          <w:rFonts w:cs="Times New Roman"/>
          <w:szCs w:val="24"/>
        </w:rPr>
        <w:t xml:space="preserve"> heavy metals</w:t>
      </w:r>
      <w:r w:rsidR="00E666CB" w:rsidRPr="007C4AFA">
        <w:rPr>
          <w:rFonts w:cs="Times New Roman"/>
          <w:szCs w:val="24"/>
        </w:rPr>
        <w:t xml:space="preserve"> has become a serious  </w:t>
      </w:r>
      <w:r w:rsidR="00E86BD4">
        <w:rPr>
          <w:rFonts w:cs="Times New Roman"/>
          <w:szCs w:val="24"/>
        </w:rPr>
        <w:t>issue</w:t>
      </w:r>
      <w:r w:rsidR="00E666CB" w:rsidRPr="007C4AFA">
        <w:rPr>
          <w:rFonts w:cs="Times New Roman"/>
          <w:szCs w:val="24"/>
        </w:rPr>
        <w:t xml:space="preserve"> </w:t>
      </w:r>
      <w:r w:rsidR="00BE7962">
        <w:rPr>
          <w:rFonts w:cs="Times New Roman"/>
          <w:szCs w:val="24"/>
        </w:rPr>
        <w:t>related</w:t>
      </w:r>
      <w:r w:rsidR="00194E26">
        <w:rPr>
          <w:rFonts w:cs="Times New Roman"/>
          <w:szCs w:val="24"/>
        </w:rPr>
        <w:t xml:space="preserve"> environment </w:t>
      </w:r>
      <w:r w:rsidR="00E46303">
        <w:rPr>
          <w:rFonts w:cs="Times New Roman"/>
          <w:szCs w:val="24"/>
        </w:rPr>
        <w:t xml:space="preserve">which is affecting </w:t>
      </w:r>
      <w:r w:rsidR="00E666CB" w:rsidRPr="007C4AFA">
        <w:rPr>
          <w:rFonts w:cs="Times New Roman"/>
          <w:szCs w:val="24"/>
        </w:rPr>
        <w:t xml:space="preserve"> the </w:t>
      </w:r>
      <w:r w:rsidR="00E46303" w:rsidRPr="007C4AFA">
        <w:rPr>
          <w:rFonts w:cs="Times New Roman"/>
          <w:szCs w:val="24"/>
        </w:rPr>
        <w:t>entire</w:t>
      </w:r>
      <w:r w:rsidR="00E666CB" w:rsidRPr="007C4AFA">
        <w:rPr>
          <w:rFonts w:cs="Times New Roman"/>
          <w:szCs w:val="24"/>
        </w:rPr>
        <w:t xml:space="preserve"> world </w:t>
      </w:r>
      <w:r w:rsidR="00CF76CA" w:rsidRPr="007C4AFA">
        <w:rPr>
          <w:rFonts w:cs="Times New Roman"/>
          <w:szCs w:val="24"/>
        </w:rPr>
        <w:t xml:space="preserve"> </w:t>
      </w:r>
      <w:r w:rsidR="00CF76CA" w:rsidRPr="007C4AFA">
        <w:rPr>
          <w:rFonts w:cs="Times New Roman"/>
          <w:szCs w:val="24"/>
        </w:rPr>
        <w:fldChar w:fldCharType="begin" w:fldLock="1"/>
      </w:r>
      <w:r w:rsidR="001334C7" w:rsidRPr="007C4AFA">
        <w:rPr>
          <w:rFonts w:cs="Times New Roman"/>
          <w:szCs w:val="24"/>
        </w:rPr>
        <w:instrText>ADDIN CSL_CITATION {"citationItems":[{"id":"ITEM-1","itemData":{"DOI":"https://doi.org/10.1016/j.scitotenv.2020.142224","ISSN":"0048-9697","abstract":"Despite combined plant/white-rot fungus remediation being effective for remediating polycyclic aromatic hydrocarbon (PAH)-contaminated soil, the complex organismal interactions and their effects on soil PAH degradation remain unclear. Here, we used quantitative PCR, analysis of soil enzyme activities, and sequencing of representative genes to characterize the ecological dynamics of natural attenuation, mycoremediation (MR, using Crucibulum laeve), phytoremediation (PR, using Salix viminalis), and plant–microbial remediation (PMR, using both species) for PAHs in soil for 60 days. On day 60, PMR achieved the highest removal efficiency of all three representative PAHs (65.5%, 47.5%, and 62.4% for phenanthrene, pyrene, and benzo(a)pyrene, respectively) when compared with the other treatments. MR significantly increased the relative abundance of Rhizobium and Bacillus but antagonized the other putative indigenous PAH-degrading bacteria, which were enriched by PR. PR significantly reduced soil nutrients, such as NO3− and NH4+, and available potassium (AK), thereby changing the microbial community composition as reflected by redundancy analysis, significantly reducing the soil bacterial biomass relative to that in other treatments. These disadvantages hampered phenanthrene and pyrene removal. MR provided additional nutrients, which counteracted the nutrient consumption associated with PR, thereby maintaining the microbial community diversity and bacterial biomass of PMR at a level achieved in the NA treatment. Combination remediation therefore overcame the disadvantages of using PR alone. These results indicated that inoculation with the combination of S. viminalis and C. laeve synergistically stimulated the growth of indigenous PAH-degrading microorganisms and maintained bacterial biomass, thus accelerating the dissipation of soil PAHs.","author":[{"dropping-particle":"","family":"Ma","given":"Xiaodong","non-dropping-particle":"","parse-names":false,"suffix":""},{"dropping-particle":"","family":"Li","given":"Xia","non-dropping-particle":"","parse-names":false,"suffix":""},{"dropping-particle":"","family":"Liu","given":"Junxiang","non-dropping-particle":"","parse-names":false,"suffix":""},{"dropping-particle":"","family":"Cheng","given":"Yunhe","non-dropping-particle":"","parse-names":false,"suffix":""},{"dropping-particle":"","family":"Zou","given":"Junzhu","non-dropping-particle":"","parse-names":false,"suffix":""},{"dropping-particle":"","family":"Zhai","given":"Feifei","non-dropping-particle":"","parse-names":false,"suffix":""},{"dropping-particle":"","family":"Sun","given":"Zhenyuan","non-dropping-particle":"","parse-names":false,"suffix":""},{"dropping-particle":"","family":"Han","given":"Lei","non-dropping-particle":"","parse-names":false,"suffix":""}],"container-title":"Science of The Total Environment","id":"ITEM-1","issued":{"date-parts":[["2021"]]},"page":"142224","title":"Soil microbial community succession and interactions during combined plant/white-rot fungus remediation of polycyclic aromatic hydrocarbons","type":"article-journal","volume":"752"},"uris":["http://www.mendeley.com/documents/?uuid=4305a352-47ac-4242-9985-a2e7deb5f0c1"]}],"mendeley":{"formattedCitation":"(Ma et al., 2021)","plainTextFormattedCitation":"(Ma et al., 2021)","previouslyFormattedCitation":"(Ma et al., 2021)"},"properties":{"noteIndex":0},"schema":"https://github.com/citation-style-language/schema/raw/master/csl-citation.json"}</w:instrText>
      </w:r>
      <w:r w:rsidR="00CF76CA" w:rsidRPr="007C4AFA">
        <w:rPr>
          <w:rFonts w:cs="Times New Roman"/>
          <w:szCs w:val="24"/>
        </w:rPr>
        <w:fldChar w:fldCharType="separate"/>
      </w:r>
      <w:r w:rsidR="00CF76CA" w:rsidRPr="007C4AFA">
        <w:rPr>
          <w:rFonts w:cs="Times New Roman"/>
          <w:noProof/>
          <w:szCs w:val="24"/>
        </w:rPr>
        <w:t>(Ma et al., 2021)</w:t>
      </w:r>
      <w:r w:rsidR="00CF76CA" w:rsidRPr="007C4AFA">
        <w:rPr>
          <w:rFonts w:cs="Times New Roman"/>
          <w:szCs w:val="24"/>
        </w:rPr>
        <w:fldChar w:fldCharType="end"/>
      </w:r>
      <w:r w:rsidR="00E666CB" w:rsidRPr="007C4AFA">
        <w:rPr>
          <w:rFonts w:cs="Times New Roman"/>
          <w:szCs w:val="24"/>
        </w:rPr>
        <w:t>.</w:t>
      </w:r>
      <w:r w:rsidR="00E46303">
        <w:rPr>
          <w:rFonts w:cs="Times New Roman"/>
          <w:szCs w:val="24"/>
        </w:rPr>
        <w:t xml:space="preserve"> It is directly related to </w:t>
      </w:r>
      <w:proofErr w:type="spellStart"/>
      <w:r w:rsidR="00E46303">
        <w:rPr>
          <w:rFonts w:cs="Times New Roman"/>
          <w:szCs w:val="24"/>
        </w:rPr>
        <w:t>agro</w:t>
      </w:r>
      <w:proofErr w:type="spellEnd"/>
      <w:r w:rsidR="00E46303">
        <w:rPr>
          <w:rFonts w:cs="Times New Roman"/>
          <w:szCs w:val="24"/>
        </w:rPr>
        <w:t>-based ecosystem and possess various</w:t>
      </w:r>
      <w:r w:rsidR="00591A7C">
        <w:rPr>
          <w:rFonts w:cs="Times New Roman"/>
          <w:szCs w:val="24"/>
        </w:rPr>
        <w:t xml:space="preserve"> detrimental</w:t>
      </w:r>
      <w:r w:rsidR="00E46303">
        <w:rPr>
          <w:rFonts w:cs="Times New Roman"/>
          <w:szCs w:val="24"/>
        </w:rPr>
        <w:t xml:space="preserve"> risk to the vegetation and other biological agents</w:t>
      </w:r>
      <w:r w:rsidR="00591A7C">
        <w:rPr>
          <w:rFonts w:cs="Times New Roman"/>
          <w:szCs w:val="24"/>
        </w:rPr>
        <w:t>.</w:t>
      </w:r>
      <w:r w:rsidR="009C452A">
        <w:rPr>
          <w:rFonts w:cs="Times New Roman"/>
          <w:szCs w:val="24"/>
        </w:rPr>
        <w:t xml:space="preserve"> </w:t>
      </w:r>
      <w:r w:rsidR="005E49DA" w:rsidRPr="007C4AFA">
        <w:rPr>
          <w:rFonts w:cs="Times New Roman"/>
          <w:szCs w:val="24"/>
        </w:rPr>
        <w:t>Th</w:t>
      </w:r>
      <w:r w:rsidR="002C4222">
        <w:rPr>
          <w:rFonts w:cs="Times New Roman"/>
          <w:szCs w:val="24"/>
        </w:rPr>
        <w:t xml:space="preserve">e </w:t>
      </w:r>
      <w:r w:rsidR="005E49DA" w:rsidRPr="007C4AFA">
        <w:rPr>
          <w:rFonts w:cs="Times New Roman"/>
          <w:szCs w:val="24"/>
        </w:rPr>
        <w:t>heavy metal pollution</w:t>
      </w:r>
      <w:r w:rsidR="00400C0C">
        <w:rPr>
          <w:rFonts w:cs="Times New Roman"/>
          <w:szCs w:val="24"/>
        </w:rPr>
        <w:t xml:space="preserve"> is a serious problem</w:t>
      </w:r>
      <w:r w:rsidR="005E49DA" w:rsidRPr="007C4AFA">
        <w:rPr>
          <w:rFonts w:cs="Times New Roman"/>
          <w:szCs w:val="24"/>
        </w:rPr>
        <w:t xml:space="preserve"> has</w:t>
      </w:r>
      <w:r w:rsidR="0078251C">
        <w:rPr>
          <w:rFonts w:cs="Times New Roman"/>
          <w:szCs w:val="24"/>
        </w:rPr>
        <w:t xml:space="preserve"> deteriorated</w:t>
      </w:r>
      <w:r w:rsidR="005E49DA" w:rsidRPr="007C4AFA">
        <w:rPr>
          <w:rFonts w:cs="Times New Roman"/>
          <w:szCs w:val="24"/>
        </w:rPr>
        <w:t xml:space="preserve"> </w:t>
      </w:r>
      <w:r w:rsidR="0078251C">
        <w:rPr>
          <w:rFonts w:cs="Times New Roman"/>
          <w:szCs w:val="24"/>
        </w:rPr>
        <w:t>mainly by</w:t>
      </w:r>
      <w:r w:rsidR="005E49DA" w:rsidRPr="007C4AFA">
        <w:rPr>
          <w:rFonts w:cs="Times New Roman"/>
          <w:szCs w:val="24"/>
        </w:rPr>
        <w:t xml:space="preserve"> </w:t>
      </w:r>
      <w:r w:rsidR="0078251C">
        <w:rPr>
          <w:rFonts w:cs="Times New Roman"/>
          <w:szCs w:val="24"/>
        </w:rPr>
        <w:t>rapid</w:t>
      </w:r>
      <w:r w:rsidR="005E49DA" w:rsidRPr="007C4AFA">
        <w:rPr>
          <w:rFonts w:cs="Times New Roman"/>
          <w:szCs w:val="24"/>
        </w:rPr>
        <w:t xml:space="preserve"> industrialization and </w:t>
      </w:r>
      <w:r w:rsidR="0078251C" w:rsidRPr="007C4AFA">
        <w:rPr>
          <w:rFonts w:cs="Times New Roman"/>
          <w:szCs w:val="24"/>
        </w:rPr>
        <w:t>disturbance</w:t>
      </w:r>
      <w:r w:rsidR="005E49DA" w:rsidRPr="007C4AFA">
        <w:rPr>
          <w:rFonts w:cs="Times New Roman"/>
          <w:szCs w:val="24"/>
        </w:rPr>
        <w:t xml:space="preserve"> of natural bio</w:t>
      </w:r>
      <w:r w:rsidR="0078251C">
        <w:rPr>
          <w:rFonts w:cs="Times New Roman"/>
          <w:szCs w:val="24"/>
        </w:rPr>
        <w:t>-</w:t>
      </w:r>
      <w:r w:rsidR="005E49DA" w:rsidRPr="007C4AFA">
        <w:rPr>
          <w:rFonts w:cs="Times New Roman"/>
          <w:szCs w:val="24"/>
        </w:rPr>
        <w:t>geo</w:t>
      </w:r>
      <w:r w:rsidR="0078251C">
        <w:rPr>
          <w:rFonts w:cs="Times New Roman"/>
          <w:szCs w:val="24"/>
        </w:rPr>
        <w:t>-</w:t>
      </w:r>
      <w:r w:rsidR="005E49DA" w:rsidRPr="007C4AFA">
        <w:rPr>
          <w:rFonts w:cs="Times New Roman"/>
          <w:szCs w:val="24"/>
        </w:rPr>
        <w:t xml:space="preserve">chemical cycles </w:t>
      </w:r>
      <w:r w:rsidR="00443ED3" w:rsidRPr="007C4AFA">
        <w:rPr>
          <w:rFonts w:cs="Times New Roman"/>
          <w:szCs w:val="24"/>
        </w:rPr>
        <w:fldChar w:fldCharType="begin" w:fldLock="1"/>
      </w:r>
      <w:r w:rsidR="000F6BF6" w:rsidRPr="007C4AFA">
        <w:rPr>
          <w:rFonts w:cs="Times New Roman"/>
          <w:szCs w:val="24"/>
        </w:rPr>
        <w:instrText>ADDIN CSL_CITATION {"citationItems":[{"id":"ITEM-1","itemData":{"DOI":"https://doi.org/10.1016/j.marpolbul.2024.116707","ISSN":"0025-326X","abstract":"Heavy metals are constituents of the natural environment and are of great importance to both natural and artificial processes. But in recent times the indiscriminate use of heavy metals especially for human purposes has caused an imbalance in natural geochemical cycles. This imbalance has caused contamination of heavy metals into natural resources and such as soil and a marine ecosystem. Long exposure and higher accumulation of given heavy metals are known to impose detrimental and even lethal effects on humans. Conventional remediation techniques of heavy metals provide good results but have negative side effects on surrounding environment. The role played by microbes in bioremediation of heavy metals is well reported in the literature and understanding the role of molecules in the process of metal accumulation its reduction and transformation into less hazardous state, has myriads of biotechnological implications for bioremediation of metal-contaminated sites. The current review presents the implications of heavy metals on human health and marine ecosystems, conventional methods of heavy metal removal and their side effects on the environment. Bioremediation approaches have been discussed as well in this review, proving to be a more sustainable and eco-friendly approach towards remediation of heavy metals.","author":[{"dropping-particle":"","family":"Fulke","given":"Abhay B","non-dropping-particle":"","parse-names":false,"suffix":""},{"dropping-particle":"","family":"Ratanpal","given":"Siddant","non-dropping-particle":"","parse-names":false,"suffix":""},{"dropping-particle":"","family":"Sonker","given":"Swati","non-dropping-particle":"","parse-names":false,"suffix":""}],"container-title":"Marine Pollution Bulletin","id":"ITEM-1","issued":{"date-parts":[["2024"]]},"page":"116707","title":"Understanding heavy metal toxicity: Implications on human health, marine ecosystems and bioremediation strategies","type":"article-journal","volume":"206"},"uris":["http://www.mendeley.com/documents/?uuid=ec0a44af-2877-4b9c-a490-084208bbb86a"]}],"mendeley":{"formattedCitation":"(Fulke et al., 2024)","plainTextFormattedCitation":"(Fulke et al., 2024)","previouslyFormattedCitation":"(Fulke et al., 2024)"},"properties":{"noteIndex":0},"schema":"https://github.com/citation-style-language/schema/raw/master/csl-citation.json"}</w:instrText>
      </w:r>
      <w:r w:rsidR="00443ED3" w:rsidRPr="007C4AFA">
        <w:rPr>
          <w:rFonts w:cs="Times New Roman"/>
          <w:szCs w:val="24"/>
        </w:rPr>
        <w:fldChar w:fldCharType="separate"/>
      </w:r>
      <w:r w:rsidR="00443ED3" w:rsidRPr="007C4AFA">
        <w:rPr>
          <w:rFonts w:cs="Times New Roman"/>
          <w:noProof/>
          <w:szCs w:val="24"/>
        </w:rPr>
        <w:t>(Fulke et al., 2024)</w:t>
      </w:r>
      <w:r w:rsidR="00443ED3" w:rsidRPr="007C4AFA">
        <w:rPr>
          <w:rFonts w:cs="Times New Roman"/>
          <w:szCs w:val="24"/>
        </w:rPr>
        <w:fldChar w:fldCharType="end"/>
      </w:r>
      <w:r w:rsidR="005E49DA" w:rsidRPr="007C4AFA">
        <w:rPr>
          <w:rFonts w:cs="Times New Roman"/>
          <w:szCs w:val="24"/>
        </w:rPr>
        <w:t>.</w:t>
      </w:r>
      <w:r w:rsidR="00FE2776" w:rsidRPr="00FE2776">
        <w:t xml:space="preserve"> </w:t>
      </w:r>
      <w:r w:rsidR="0078251C">
        <w:t xml:space="preserve">Naturally </w:t>
      </w:r>
      <w:r w:rsidR="00FE2776" w:rsidRPr="00FE2776">
        <w:rPr>
          <w:rFonts w:cs="Times New Roman"/>
          <w:szCs w:val="24"/>
        </w:rPr>
        <w:t>H</w:t>
      </w:r>
      <w:r w:rsidR="00FE2776">
        <w:rPr>
          <w:rFonts w:cs="Times New Roman"/>
          <w:szCs w:val="24"/>
        </w:rPr>
        <w:t>eavy metals</w:t>
      </w:r>
      <w:r w:rsidR="00FE2776" w:rsidRPr="00FE2776">
        <w:rPr>
          <w:rFonts w:cs="Times New Roman"/>
          <w:szCs w:val="24"/>
        </w:rPr>
        <w:t xml:space="preserve"> </w:t>
      </w:r>
      <w:r w:rsidR="00A35204" w:rsidRPr="00FE2776">
        <w:rPr>
          <w:rFonts w:cs="Times New Roman"/>
          <w:szCs w:val="24"/>
        </w:rPr>
        <w:t>exist in</w:t>
      </w:r>
      <w:r w:rsidR="00FE2776" w:rsidRPr="00FE2776">
        <w:rPr>
          <w:rFonts w:cs="Times New Roman"/>
          <w:szCs w:val="24"/>
        </w:rPr>
        <w:t xml:space="preserve"> </w:t>
      </w:r>
      <w:r w:rsidR="0078251C">
        <w:rPr>
          <w:rFonts w:cs="Times New Roman"/>
          <w:szCs w:val="24"/>
        </w:rPr>
        <w:t xml:space="preserve">certain </w:t>
      </w:r>
      <w:r w:rsidR="00FE2776" w:rsidRPr="00FE2776">
        <w:rPr>
          <w:rFonts w:cs="Times New Roman"/>
          <w:szCs w:val="24"/>
        </w:rPr>
        <w:t>rocks, but</w:t>
      </w:r>
      <w:r w:rsidR="0078251C">
        <w:rPr>
          <w:rFonts w:cs="Times New Roman"/>
          <w:szCs w:val="24"/>
        </w:rPr>
        <w:t xml:space="preserve"> </w:t>
      </w:r>
      <w:r w:rsidR="00A35204">
        <w:rPr>
          <w:rFonts w:cs="Times New Roman"/>
          <w:szCs w:val="24"/>
        </w:rPr>
        <w:t>accumulation</w:t>
      </w:r>
      <w:r w:rsidR="0078251C">
        <w:rPr>
          <w:rFonts w:cs="Times New Roman"/>
          <w:szCs w:val="24"/>
        </w:rPr>
        <w:t xml:space="preserve"> of theses</w:t>
      </w:r>
      <w:r w:rsidR="00CC2F63">
        <w:rPr>
          <w:rFonts w:cs="Times New Roman"/>
          <w:szCs w:val="24"/>
        </w:rPr>
        <w:t xml:space="preserve"> </w:t>
      </w:r>
      <w:r w:rsidR="00A35204">
        <w:rPr>
          <w:rFonts w:cs="Times New Roman"/>
          <w:szCs w:val="24"/>
        </w:rPr>
        <w:t>metals in soils has increased at toxic level through anthropogenic activities.</w:t>
      </w:r>
      <w:r w:rsidR="00FE2776" w:rsidRPr="00FE2776">
        <w:rPr>
          <w:rFonts w:cs="Times New Roman"/>
          <w:szCs w:val="24"/>
        </w:rPr>
        <w:t xml:space="preserve"> Excessive</w:t>
      </w:r>
      <w:r w:rsidR="00CC2F63">
        <w:rPr>
          <w:rFonts w:cs="Times New Roman"/>
          <w:szCs w:val="24"/>
        </w:rPr>
        <w:t xml:space="preserve"> and </w:t>
      </w:r>
      <w:r w:rsidR="007818A7">
        <w:rPr>
          <w:rFonts w:cs="Times New Roman"/>
          <w:szCs w:val="24"/>
        </w:rPr>
        <w:t xml:space="preserve">indiscriminate </w:t>
      </w:r>
      <w:r w:rsidR="007818A7" w:rsidRPr="00FE2776">
        <w:rPr>
          <w:rFonts w:cs="Times New Roman"/>
          <w:szCs w:val="24"/>
        </w:rPr>
        <w:t>use</w:t>
      </w:r>
      <w:r w:rsidR="00FE2776" w:rsidRPr="00FE2776">
        <w:rPr>
          <w:rFonts w:cs="Times New Roman"/>
          <w:szCs w:val="24"/>
        </w:rPr>
        <w:t xml:space="preserve"> of </w:t>
      </w:r>
      <w:r w:rsidR="00CC2F63" w:rsidRPr="00FE2776">
        <w:rPr>
          <w:rFonts w:cs="Times New Roman"/>
          <w:szCs w:val="24"/>
        </w:rPr>
        <w:t xml:space="preserve">waste </w:t>
      </w:r>
      <w:r w:rsidR="007818A7" w:rsidRPr="00FE2776">
        <w:rPr>
          <w:rFonts w:cs="Times New Roman"/>
          <w:szCs w:val="24"/>
        </w:rPr>
        <w:t>water</w:t>
      </w:r>
      <w:r w:rsidR="007818A7">
        <w:rPr>
          <w:rFonts w:cs="Times New Roman"/>
          <w:szCs w:val="24"/>
        </w:rPr>
        <w:t>, sewage</w:t>
      </w:r>
      <w:r w:rsidR="00FE2776" w:rsidRPr="00FE2776">
        <w:rPr>
          <w:rFonts w:cs="Times New Roman"/>
          <w:szCs w:val="24"/>
        </w:rPr>
        <w:t xml:space="preserve"> sludge, </w:t>
      </w:r>
      <w:r w:rsidR="00CC2F63" w:rsidRPr="00FE2776">
        <w:rPr>
          <w:rFonts w:cs="Times New Roman"/>
          <w:szCs w:val="24"/>
        </w:rPr>
        <w:t>biosolids</w:t>
      </w:r>
      <w:r w:rsidR="00CC2F63">
        <w:rPr>
          <w:rFonts w:cs="Times New Roman"/>
          <w:szCs w:val="24"/>
        </w:rPr>
        <w:t xml:space="preserve">, </w:t>
      </w:r>
      <w:r w:rsidR="00CC2F63" w:rsidRPr="00FE2776">
        <w:rPr>
          <w:rFonts w:cs="Times New Roman"/>
          <w:szCs w:val="24"/>
        </w:rPr>
        <w:t>manure</w:t>
      </w:r>
      <w:r w:rsidR="00CC2F63">
        <w:rPr>
          <w:rFonts w:cs="Times New Roman"/>
          <w:szCs w:val="24"/>
        </w:rPr>
        <w:t>s and</w:t>
      </w:r>
      <w:r w:rsidR="00CC2F63" w:rsidRPr="00FE2776">
        <w:rPr>
          <w:rFonts w:cs="Times New Roman"/>
          <w:szCs w:val="24"/>
        </w:rPr>
        <w:t xml:space="preserve"> </w:t>
      </w:r>
      <w:r w:rsidR="00FE2776" w:rsidRPr="00FE2776">
        <w:rPr>
          <w:rFonts w:cs="Times New Roman"/>
          <w:szCs w:val="24"/>
        </w:rPr>
        <w:t>agrochemicals</w:t>
      </w:r>
      <w:r w:rsidR="00CC2F63">
        <w:rPr>
          <w:rFonts w:cs="Times New Roman"/>
          <w:szCs w:val="24"/>
        </w:rPr>
        <w:t xml:space="preserve"> </w:t>
      </w:r>
      <w:r w:rsidR="00FE2776" w:rsidRPr="00FE2776">
        <w:rPr>
          <w:rFonts w:cs="Times New Roman"/>
          <w:szCs w:val="24"/>
        </w:rPr>
        <w:t xml:space="preserve">are all </w:t>
      </w:r>
      <w:r w:rsidR="007818A7">
        <w:rPr>
          <w:rFonts w:cs="Times New Roman"/>
          <w:szCs w:val="24"/>
        </w:rPr>
        <w:t xml:space="preserve">the chief </w:t>
      </w:r>
      <w:r w:rsidR="00FE2776" w:rsidRPr="00FE2776">
        <w:rPr>
          <w:rFonts w:cs="Times New Roman"/>
          <w:szCs w:val="24"/>
        </w:rPr>
        <w:t>sources</w:t>
      </w:r>
      <w:r w:rsidR="007818A7">
        <w:rPr>
          <w:rFonts w:cs="Times New Roman"/>
          <w:szCs w:val="24"/>
        </w:rPr>
        <w:t xml:space="preserve"> of heavy metals</w:t>
      </w:r>
      <w:r w:rsidR="00FE2776" w:rsidRPr="00FE2776">
        <w:rPr>
          <w:rFonts w:cs="Times New Roman"/>
          <w:szCs w:val="24"/>
        </w:rPr>
        <w:t xml:space="preserve"> in soil</w:t>
      </w:r>
      <w:r w:rsidR="007818A7">
        <w:rPr>
          <w:rFonts w:cs="Times New Roman"/>
          <w:szCs w:val="24"/>
        </w:rPr>
        <w:t>s</w:t>
      </w:r>
      <w:r w:rsidR="00FE2776" w:rsidRPr="00FE2776">
        <w:rPr>
          <w:rFonts w:cs="Times New Roman"/>
          <w:szCs w:val="24"/>
        </w:rPr>
        <w:t xml:space="preserve"> (de Figueiredo et al., 2019; Haroon et al., 2019)</w:t>
      </w:r>
      <w:r w:rsidR="00FE2776">
        <w:rPr>
          <w:rFonts w:cs="Times New Roman"/>
          <w:szCs w:val="24"/>
        </w:rPr>
        <w:t>.</w:t>
      </w:r>
      <w:r w:rsidR="002C4222">
        <w:rPr>
          <w:rFonts w:cs="Times New Roman"/>
          <w:szCs w:val="24"/>
        </w:rPr>
        <w:t xml:space="preserve"> These sources containing various toxic heavy metals like Cd, Cr, Pb, As, Hg and many more </w:t>
      </w:r>
      <w:r w:rsidR="00DE721D">
        <w:rPr>
          <w:rFonts w:cs="Times New Roman"/>
          <w:szCs w:val="24"/>
        </w:rPr>
        <w:t>which disturb the whole ecosystem by affecting</w:t>
      </w:r>
      <w:r w:rsidR="00C64382">
        <w:rPr>
          <w:rFonts w:cs="Times New Roman"/>
          <w:szCs w:val="24"/>
        </w:rPr>
        <w:t xml:space="preserve"> biotic and abiotic components of the environment.</w:t>
      </w:r>
      <w:r w:rsidR="00997E35">
        <w:rPr>
          <w:rFonts w:cs="Times New Roman"/>
          <w:szCs w:val="24"/>
        </w:rPr>
        <w:t xml:space="preserve"> </w:t>
      </w:r>
      <w:r w:rsidR="00443ED3" w:rsidRPr="007C4AFA">
        <w:rPr>
          <w:rFonts w:cs="Times New Roman"/>
          <w:szCs w:val="24"/>
        </w:rPr>
        <w:t xml:space="preserve">In </w:t>
      </w:r>
      <w:r w:rsidR="007818A7">
        <w:rPr>
          <w:rFonts w:cs="Times New Roman"/>
          <w:szCs w:val="24"/>
        </w:rPr>
        <w:t xml:space="preserve">the </w:t>
      </w:r>
      <w:r w:rsidR="00443ED3" w:rsidRPr="007C4AFA">
        <w:rPr>
          <w:rFonts w:cs="Times New Roman"/>
          <w:szCs w:val="24"/>
        </w:rPr>
        <w:t>soil,</w:t>
      </w:r>
      <w:r w:rsidR="007818A7">
        <w:rPr>
          <w:rFonts w:cs="Times New Roman"/>
          <w:szCs w:val="24"/>
        </w:rPr>
        <w:t xml:space="preserve"> there are many adverse and toxic effects of heavy metals on soil microbial diversity, plants</w:t>
      </w:r>
      <w:r w:rsidR="00640719">
        <w:rPr>
          <w:rFonts w:cs="Times New Roman"/>
          <w:szCs w:val="24"/>
        </w:rPr>
        <w:t xml:space="preserve">, </w:t>
      </w:r>
      <w:r w:rsidR="00640719" w:rsidRPr="007C4AFA">
        <w:rPr>
          <w:rFonts w:cs="Times New Roman"/>
          <w:szCs w:val="24"/>
        </w:rPr>
        <w:t>invertebrates</w:t>
      </w:r>
      <w:r w:rsidR="00640719">
        <w:rPr>
          <w:rFonts w:cs="Times New Roman"/>
          <w:szCs w:val="24"/>
        </w:rPr>
        <w:t xml:space="preserve"> and many more which </w:t>
      </w:r>
      <w:r w:rsidR="00640719" w:rsidRPr="007C4AFA">
        <w:rPr>
          <w:rFonts w:cs="Times New Roman"/>
          <w:szCs w:val="24"/>
        </w:rPr>
        <w:t>decrease</w:t>
      </w:r>
      <w:r w:rsidR="00640719">
        <w:rPr>
          <w:rFonts w:cs="Times New Roman"/>
          <w:szCs w:val="24"/>
        </w:rPr>
        <w:t xml:space="preserve"> the activity and population of these organism. </w:t>
      </w:r>
      <w:r w:rsidR="000F6BF6" w:rsidRPr="007C4AFA">
        <w:rPr>
          <w:rFonts w:cs="Times New Roman"/>
          <w:szCs w:val="24"/>
        </w:rPr>
        <w:fldChar w:fldCharType="begin" w:fldLock="1"/>
      </w:r>
      <w:r w:rsidR="00717693" w:rsidRPr="007C4AFA">
        <w:rPr>
          <w:rFonts w:cs="Times New Roman"/>
          <w:szCs w:val="24"/>
        </w:rPr>
        <w:instrText>ADDIN CSL_CITATION {"citationItems":[{"id":"ITEM-1","itemData":{"DOI":"10.1007/s11356-020-08538-1","ISSN":"1614-7499","abstract":"Microbial activities and community structures play crucial roles in the soil environment and can be served as effective indicators to assess the ecological influence of heavy metal pollution in soil. This article selected soil samples from five land use types (mining area, mineral processing area, heap mining area, tailing area, and vegetable area) in the Shizishan mining area in Tongling, Anhui Province, China. The physicochemical properties, pollution characteristics, enzyme activities (catalase, urease, alkaline phosphatase, neutral phosphatase, cellulase, and sucrase), microbial biomass carbon (MBC), basal respiration (SBR), and metabolic entropy (qCO2) in soil were determined and compared, and the relationship between environmental factors and the microbial activities and community diversity was analyzed. The results showed that, according to the Nemerow’s Pollution Index (PN), the values were the heap mining area (24.47) &gt; mineral processing area (12.55) &gt; mining area (9.81) &gt; tailings area (6.02) &gt; vegetable area (4.51). With the increase of heavy metal contamination in the sampling area, the six enzyme activities, MBC and SBR decreased, but the qCO2 increased. Principal coordinate analysis (PCoA) and canonical correlation analysis (CCA) showed that the land use types, soil moisture content (MC), heavy metal content, pH, MBC, SBR, and qCO2 were significantly affected by the microbial community. The most dominant phyla were Proteobacteria (34.73%), Bacteroidetes (9.25%), Acidobacteria (8.99%), and Chloroflexi (8.68%) at the phylum (0.01) level by a total of 18 phyla. It was also found that Firmicutes and Phormidium were more tolerant to heavy metals. These results contributed to an insight into key environmental variables shaping the microbial activities, community structure, and diversity under various land use types in mining area.","author":[{"dropping-particle":"","family":"Zhao","given":"Xingqing","non-dropping-particle":"","parse-names":false,"suffix":""},{"dropping-particle":"","family":"Sun","given":"Yu","non-dropping-particle":"","parse-names":false,"suffix":""},{"dropping-particle":"","family":"Huang","given":"Jian","non-dropping-particle":"","parse-names":false,"suffix":""},{"dropping-particle":"","family":"Wang","given":"Hui","non-dropping-particle":"","parse-names":false,"suffix":""},{"dropping-particle":"","family":"Tang","given":"Ding","non-dropping-particle":"","parse-names":false,"suffix":""}],"container-title":"Environmental Science and Pollution Research","id":"ITEM-1","issue":"16","issued":{"date-parts":[["2020"]]},"page":"20215-20226","title":"Effects of soil heavy metal pollution on microbial activities and community diversity in different land use types in mining areas","type":"article-journal","volume":"27"},"uris":["http://www.mendeley.com/documents/?uuid=0478adf2-3d48-4bdf-9690-bc5fb9f4e447"]}],"mendeley":{"formattedCitation":"(Zhao et al., 2020)","plainTextFormattedCitation":"(Zhao et al., 2020)","previouslyFormattedCitation":"(Zhao et al., 2020)"},"properties":{"noteIndex":0},"schema":"https://github.com/citation-style-language/schema/raw/master/csl-citation.json"}</w:instrText>
      </w:r>
      <w:r w:rsidR="000F6BF6" w:rsidRPr="007C4AFA">
        <w:rPr>
          <w:rFonts w:cs="Times New Roman"/>
          <w:szCs w:val="24"/>
        </w:rPr>
        <w:fldChar w:fldCharType="separate"/>
      </w:r>
      <w:r w:rsidR="000F6BF6" w:rsidRPr="007C4AFA">
        <w:rPr>
          <w:rFonts w:cs="Times New Roman"/>
          <w:noProof/>
          <w:szCs w:val="24"/>
        </w:rPr>
        <w:t>(Zhao et al., 2020)</w:t>
      </w:r>
      <w:r w:rsidR="000F6BF6" w:rsidRPr="007C4AFA">
        <w:rPr>
          <w:rFonts w:cs="Times New Roman"/>
          <w:szCs w:val="24"/>
        </w:rPr>
        <w:fldChar w:fldCharType="end"/>
      </w:r>
      <w:r w:rsidR="00443ED3" w:rsidRPr="007C4AFA">
        <w:rPr>
          <w:rFonts w:cs="Times New Roman"/>
          <w:szCs w:val="24"/>
        </w:rPr>
        <w:t>.</w:t>
      </w:r>
      <w:r w:rsidR="006850E3">
        <w:rPr>
          <w:rFonts w:cs="Times New Roman"/>
          <w:szCs w:val="24"/>
        </w:rPr>
        <w:t xml:space="preserve"> </w:t>
      </w:r>
    </w:p>
    <w:p w14:paraId="6E27B612" w14:textId="77777777" w:rsidR="00A41C68" w:rsidRDefault="001334C7" w:rsidP="006850E3">
      <w:pPr>
        <w:spacing w:line="360" w:lineRule="auto"/>
        <w:ind w:firstLine="720"/>
        <w:jc w:val="both"/>
      </w:pPr>
      <w:r w:rsidRPr="007C4AFA">
        <w:rPr>
          <w:rFonts w:cs="Times New Roman"/>
          <w:szCs w:val="24"/>
        </w:rPr>
        <w:t xml:space="preserve">Phytoremediation, </w:t>
      </w:r>
      <w:r w:rsidR="00FF57F8">
        <w:rPr>
          <w:rFonts w:cs="Times New Roman"/>
          <w:szCs w:val="24"/>
        </w:rPr>
        <w:t>that</w:t>
      </w:r>
      <w:r w:rsidRPr="007C4AFA">
        <w:rPr>
          <w:rFonts w:cs="Times New Roman"/>
          <w:szCs w:val="24"/>
        </w:rPr>
        <w:t xml:space="preserve"> mainly </w:t>
      </w:r>
      <w:r w:rsidR="00FF57F8">
        <w:rPr>
          <w:rFonts w:cs="Times New Roman"/>
          <w:szCs w:val="24"/>
        </w:rPr>
        <w:t>utilized</w:t>
      </w:r>
      <w:r w:rsidRPr="007C4AFA">
        <w:rPr>
          <w:rFonts w:cs="Times New Roman"/>
          <w:szCs w:val="24"/>
        </w:rPr>
        <w:t xml:space="preserve"> hyperaccumulator</w:t>
      </w:r>
      <w:r w:rsidR="00FF57F8">
        <w:rPr>
          <w:rFonts w:cs="Times New Roman"/>
          <w:szCs w:val="24"/>
        </w:rPr>
        <w:t>s</w:t>
      </w:r>
      <w:r w:rsidRPr="007C4AFA">
        <w:rPr>
          <w:rFonts w:cs="Times New Roman"/>
          <w:szCs w:val="24"/>
        </w:rPr>
        <w:t xml:space="preserve"> to </w:t>
      </w:r>
      <w:r w:rsidR="00FF57F8">
        <w:rPr>
          <w:rFonts w:cs="Times New Roman"/>
          <w:szCs w:val="24"/>
        </w:rPr>
        <w:t>detoxify</w:t>
      </w:r>
      <w:r w:rsidRPr="007C4AFA">
        <w:rPr>
          <w:rFonts w:cs="Times New Roman"/>
          <w:szCs w:val="24"/>
        </w:rPr>
        <w:t xml:space="preserve"> heavy metal</w:t>
      </w:r>
      <w:r w:rsidR="00FF57F8">
        <w:rPr>
          <w:rFonts w:cs="Times New Roman"/>
          <w:szCs w:val="24"/>
        </w:rPr>
        <w:t>s</w:t>
      </w:r>
      <w:r w:rsidRPr="007C4AFA">
        <w:rPr>
          <w:rFonts w:cs="Times New Roman"/>
          <w:szCs w:val="24"/>
        </w:rPr>
        <w:t xml:space="preserve"> from </w:t>
      </w:r>
      <w:r w:rsidR="00FF57F8">
        <w:rPr>
          <w:rFonts w:cs="Times New Roman"/>
          <w:szCs w:val="24"/>
        </w:rPr>
        <w:t>polluted</w:t>
      </w:r>
      <w:r w:rsidRPr="007C4AFA">
        <w:rPr>
          <w:rFonts w:cs="Times New Roman"/>
          <w:szCs w:val="24"/>
        </w:rPr>
        <w:t xml:space="preserve"> soil</w:t>
      </w:r>
      <w:r w:rsidR="00FF57F8">
        <w:rPr>
          <w:rFonts w:cs="Times New Roman"/>
          <w:szCs w:val="24"/>
        </w:rPr>
        <w:t>s</w:t>
      </w:r>
      <w:r w:rsidRPr="007C4AFA">
        <w:rPr>
          <w:rFonts w:cs="Times New Roman"/>
          <w:szCs w:val="24"/>
        </w:rPr>
        <w:t xml:space="preserve">, is </w:t>
      </w:r>
      <w:r w:rsidR="00CA2257">
        <w:rPr>
          <w:rFonts w:cs="Times New Roman"/>
          <w:szCs w:val="24"/>
        </w:rPr>
        <w:t>believed</w:t>
      </w:r>
      <w:r w:rsidRPr="007C4AFA">
        <w:rPr>
          <w:rFonts w:cs="Times New Roman"/>
          <w:szCs w:val="24"/>
        </w:rPr>
        <w:t xml:space="preserve"> to be </w:t>
      </w:r>
      <w:r w:rsidR="00CA2257">
        <w:rPr>
          <w:rFonts w:cs="Times New Roman"/>
          <w:szCs w:val="24"/>
        </w:rPr>
        <w:t>foremost</w:t>
      </w:r>
      <w:r w:rsidRPr="007C4AFA">
        <w:rPr>
          <w:rFonts w:cs="Times New Roman"/>
          <w:szCs w:val="24"/>
        </w:rPr>
        <w:t xml:space="preserve"> promising methods</w:t>
      </w:r>
      <w:r w:rsidR="00CA2257">
        <w:rPr>
          <w:rFonts w:cs="Times New Roman"/>
          <w:szCs w:val="24"/>
        </w:rPr>
        <w:t xml:space="preserve"> of remediation</w:t>
      </w:r>
      <w:r w:rsidRPr="007C4AFA">
        <w:rPr>
          <w:rFonts w:cs="Times New Roman"/>
          <w:szCs w:val="24"/>
        </w:rPr>
        <w:t xml:space="preserve"> </w:t>
      </w:r>
      <w:r w:rsidRPr="007C4AFA">
        <w:rPr>
          <w:rFonts w:cs="Times New Roman"/>
          <w:szCs w:val="24"/>
        </w:rPr>
        <w:fldChar w:fldCharType="begin" w:fldLock="1"/>
      </w:r>
      <w:r w:rsidRPr="007C4AFA">
        <w:rPr>
          <w:rFonts w:cs="Times New Roman"/>
          <w:szCs w:val="24"/>
        </w:rPr>
        <w:instrText>ADDIN CSL_CITATION {"citationItems":[{"id":"ITEM-1","itemData":{"DOI":"https://doi.org/10.1016/j.chemosphere.2019.125547","ISSN":"0045-6535","abstract":"Pot-culture experiments were conducted to investigate the potential of microorganism-saponin assisted phytoremediation of cadmium (Cd) and benzo(a)pyrene (B[a]P) co-contaminated soil using Cd-hyperaccumulator Sedum alfredii. Results showed that B[a]P-degrading bacterium (Ochrobactrum intermedium B[a]P-16) inoculation significantly increased root (by 22.1–24.1%) and shoot (by 20.5–23.4%) biomass of S. alfredii, whereas the application of saponin had no effect on the growth of S. alfredii. The saponin solution at 2 g L−1 extracted more Cd and B[a]P than water, saponin enhanced Cd and B[a]P bioavailability in soil and thus promoted their uptake and accumulation in S. alfredii. The activity of B[a]P-16, dehydrogenase and polyphenol oxidase in co-contaminated soil was promoted by growing S. alfredii, and the application of B[a]P-16 and saponins caused a significant (P &lt; 0.05) increase in both enzyme activities. The maximum B[a]P removal rate (82.0%) and Cd phytoextraction rate (19.5%) were obtained by co-application of S. alfredii with B[a]P-16 and saponin. The B[a]P-16 and plant promoted biodegradation were the predominant contributors towards removal of B[a]P from soil. A significant (P &lt; 0.05) synergistic effect of B[a]P-16 and saponin on B[a]P and Cd removal efficiency was observed in this study. It is suggested that planting S. alfredii with application of B[a]P-16 and saponin would be an effective method for phytoremediation of soil co-contaminated with Cd and PAHs.","author":[{"dropping-particle":"","family":"Tao","given":"Qi","non-dropping-particle":"","parse-names":false,"suffix":""},{"dropping-particle":"","family":"Li","given":"Jinxing","non-dropping-particle":"","parse-names":false,"suffix":""},{"dropping-particle":"","family":"Liu","given":"Yuankun","non-dropping-particle":"","parse-names":false,"suffix":""},{"dropping-particle":"","family":"Luo","given":"Jipeng","non-dropping-particle":"","parse-names":false,"suffix":""},{"dropping-particle":"","family":"Xu","given":"Qiang","non-dropping-particle":"","parse-names":false,"suffix":""},{"dropping-particle":"","family":"Li","given":"Bing","non-dropping-particle":"","parse-names":false,"suffix":""},{"dropping-particle":"","family":"Li","given":"Qiquan","non-dropping-particle":"","parse-names":false,"suffix":""},{"dropping-particle":"","family":"Li","given":"Tingqiang","non-dropping-particle":"","parse-names":false,"suffix":""},{"dropping-particle":"","family":"Wang","given":"Changquan","non-dropping-particle":"","parse-names":false,"suffix":""}],"container-title":"Chemosphere","id":"ITEM-1","issued":{"date-parts":[["2020"]]},"page":"125547","title":"Ochrobactrum intermedium and saponin assisted phytoremediation of Cd and B[a]P co-contaminated soil by Cd-hyperaccumulator Sedum alfredii","type":"article-journal","volume":"245"},"uris":["http://www.mendeley.com/documents/?uuid=966564cd-9665-4166-b400-54fac0ea8882"]}],"mendeley":{"formattedCitation":"(Tao et al., 2020)","plainTextFormattedCitation":"(Tao et al., 2020)","previouslyFormattedCitation":"(Tao et al., 2020)"},"properties":{"noteIndex":0},"schema":"https://github.com/citation-style-language/schema/raw/master/csl-citation.json"}</w:instrText>
      </w:r>
      <w:r w:rsidRPr="007C4AFA">
        <w:rPr>
          <w:rFonts w:cs="Times New Roman"/>
          <w:szCs w:val="24"/>
        </w:rPr>
        <w:fldChar w:fldCharType="separate"/>
      </w:r>
      <w:r w:rsidRPr="007C4AFA">
        <w:rPr>
          <w:rFonts w:cs="Times New Roman"/>
          <w:noProof/>
          <w:szCs w:val="24"/>
        </w:rPr>
        <w:t>(Tao et al., 2020)</w:t>
      </w:r>
      <w:r w:rsidRPr="007C4AFA">
        <w:rPr>
          <w:rFonts w:cs="Times New Roman"/>
          <w:szCs w:val="24"/>
        </w:rPr>
        <w:fldChar w:fldCharType="end"/>
      </w:r>
      <w:r w:rsidR="00262B8C">
        <w:rPr>
          <w:rFonts w:cs="Times New Roman"/>
          <w:szCs w:val="24"/>
        </w:rPr>
        <w:t xml:space="preserve">. </w:t>
      </w:r>
      <w:r w:rsidR="002529FF" w:rsidRPr="007C4AFA">
        <w:rPr>
          <w:rFonts w:cs="Times New Roman"/>
          <w:i/>
          <w:iCs/>
          <w:szCs w:val="24"/>
        </w:rPr>
        <w:t xml:space="preserve">Solanum nigrum </w:t>
      </w:r>
      <w:r w:rsidR="002529FF" w:rsidRPr="007C4AFA">
        <w:rPr>
          <w:rFonts w:cs="Times New Roman"/>
          <w:szCs w:val="24"/>
        </w:rPr>
        <w:t xml:space="preserve">L. </w:t>
      </w:r>
      <w:r w:rsidR="00064DD3" w:rsidRPr="007C4AFA">
        <w:rPr>
          <w:rFonts w:cs="Times New Roman"/>
          <w:szCs w:val="24"/>
        </w:rPr>
        <w:t>is a</w:t>
      </w:r>
      <w:r w:rsidR="005134DA" w:rsidRPr="007C4AFA">
        <w:rPr>
          <w:rFonts w:cs="Times New Roman"/>
          <w:szCs w:val="24"/>
        </w:rPr>
        <w:t xml:space="preserve"> well-known</w:t>
      </w:r>
      <w:r w:rsidR="00064DD3" w:rsidRPr="007C4AFA">
        <w:rPr>
          <w:rFonts w:cs="Times New Roman"/>
          <w:szCs w:val="24"/>
        </w:rPr>
        <w:t xml:space="preserve"> hyper accumulator plant belongs to family Solanaceae. There are several </w:t>
      </w:r>
      <w:r w:rsidR="00293BF4" w:rsidRPr="007C4AFA">
        <w:rPr>
          <w:rFonts w:cs="Times New Roman"/>
          <w:szCs w:val="24"/>
        </w:rPr>
        <w:t xml:space="preserve">hyper accumulator </w:t>
      </w:r>
      <w:r w:rsidR="00064DD3" w:rsidRPr="007C4AFA">
        <w:rPr>
          <w:rFonts w:cs="Times New Roman"/>
          <w:szCs w:val="24"/>
        </w:rPr>
        <w:t xml:space="preserve">plant species which are used for phytoremediation purpose </w:t>
      </w:r>
      <w:r w:rsidR="00293BF4" w:rsidRPr="007C4AFA">
        <w:rPr>
          <w:rFonts w:cs="Times New Roman"/>
          <w:szCs w:val="24"/>
        </w:rPr>
        <w:t xml:space="preserve">in which </w:t>
      </w:r>
      <w:r w:rsidR="00293BF4" w:rsidRPr="007C4AFA">
        <w:rPr>
          <w:rFonts w:cs="Times New Roman"/>
          <w:i/>
          <w:iCs/>
          <w:szCs w:val="24"/>
        </w:rPr>
        <w:t xml:space="preserve">Solanum nigrum </w:t>
      </w:r>
      <w:r w:rsidR="00293BF4" w:rsidRPr="007C4AFA">
        <w:rPr>
          <w:rFonts w:cs="Times New Roman"/>
          <w:szCs w:val="24"/>
        </w:rPr>
        <w:t>L. is widely used for remediation of Cd contaminated soils</w:t>
      </w:r>
      <w:r w:rsidR="00717693" w:rsidRPr="007C4AFA">
        <w:rPr>
          <w:rFonts w:cs="Times New Roman"/>
          <w:szCs w:val="24"/>
        </w:rPr>
        <w:t xml:space="preserve"> </w:t>
      </w:r>
      <w:r w:rsidR="00717693" w:rsidRPr="007C4AFA">
        <w:rPr>
          <w:rFonts w:cs="Times New Roman"/>
          <w:szCs w:val="24"/>
        </w:rPr>
        <w:fldChar w:fldCharType="begin" w:fldLock="1"/>
      </w:r>
      <w:r w:rsidR="001B4479" w:rsidRPr="007C4AFA">
        <w:rPr>
          <w:rFonts w:cs="Times New Roman"/>
          <w:szCs w:val="24"/>
        </w:rPr>
        <w:instrText>ADDIN CSL_CITATION {"citationItems":[{"id":"ITEM-1","itemData":{"DOI":"10.1016/j.ecoenv.2021.112014","ISSN":"10902414","PMID":"33548569","abstract":"The biosorption and bioaugmentation performances of Mucor circinelloides were investigated under different contact time, initial metal(loid) concentration and species. The microbe-plant interaction appeared synergistic with enhancing plant growth and alleviating oxidative damages induced by lead, cadmium and arsenic. The bioaugmentation with M. circinelloides led to significant immobilization on lead, cadmium and arsenic as indicated by the decreases of metal(loid) transfer and bioavailability in plant-microbe aqueous system. Lead, cadmium and arsenic were mainly allocated on cell wall and a few parts entered into intercellular system, suggesting cell wall adsorption and intracellular bioaccumulation served as the main mechanisms of M. circinelloides. The adsorption kinetics and isotherms on lead, cadmium and arsenic were fitted well with the pseudo-second-order and Langmuir models, with the maximum adsorption capacities of 500, 15.4 and 29.4 mg·g−1 fungal biomass at pH 6.0 and 25 ℃. The optimum initial concentration and contact time were 300–10–20 mg·L−1 and 2 h. This study provides a basis for M. circinelloides as a promising adsorbent and bioaugmented agent for the cleanup of soil/aqueous environment contaminated with lead, cadmium and arsenic.","author":[{"dropping-particle":"","family":"Li","given":"Xinxin","non-dropping-particle":"","parse-names":false,"suffix":""},{"dropping-particle":"","family":"Lan","given":"Xiang","non-dropping-particle":"","parse-names":false,"suffix":""},{"dropping-particle":"","family":"Feng","given":"Xiuwei","non-dropping-particle":"","parse-names":false,"suffix":""},{"dropping-particle":"","family":"Luan","given":"Xiaoyu","non-dropping-particle":"","parse-names":false,"suffix":""},{"dropping-particle":"","family":"Cao","given":"Xiufeng","non-dropping-particle":"","parse-names":false,"suffix":""},{"dropping-particle":"","family":"Cui","given":"Zhaojie","non-dropping-particle":"","parse-names":false,"suffix":""}],"container-title":"Ecotoxicology and Environmental Safety","id":"ITEM-1","issued":{"date-parts":[["2021"]]},"page":"112014","publisher":"Elsevier Inc.","title":"Biosorption capacity of Mucor circinelloides bioaugmented with Solanum nigrum L. for the cleanup of lead, cadmium and arsenic","type":"article-journal","volume":"212"},"uris":["http://www.mendeley.com/documents/?uuid=0ff4cd1b-f375-4697-a6cc-55b2b040f405"]}],"mendeley":{"formattedCitation":"(Li et al., 2021)","plainTextFormattedCitation":"(Li et al., 2021)","previouslyFormattedCitation":"(Li et al., 2021)"},"properties":{"noteIndex":0},"schema":"https://github.com/citation-style-language/schema/raw/master/csl-citation.json"}</w:instrText>
      </w:r>
      <w:r w:rsidR="00717693" w:rsidRPr="007C4AFA">
        <w:rPr>
          <w:rFonts w:cs="Times New Roman"/>
          <w:szCs w:val="24"/>
        </w:rPr>
        <w:fldChar w:fldCharType="separate"/>
      </w:r>
      <w:r w:rsidR="00717693" w:rsidRPr="007C4AFA">
        <w:rPr>
          <w:rFonts w:cs="Times New Roman"/>
          <w:noProof/>
          <w:szCs w:val="24"/>
        </w:rPr>
        <w:t>(Li et al., 2021)</w:t>
      </w:r>
      <w:r w:rsidR="00717693" w:rsidRPr="007C4AFA">
        <w:rPr>
          <w:rFonts w:cs="Times New Roman"/>
          <w:szCs w:val="24"/>
        </w:rPr>
        <w:fldChar w:fldCharType="end"/>
      </w:r>
      <w:r w:rsidR="00717693" w:rsidRPr="007C4AFA">
        <w:rPr>
          <w:rFonts w:cs="Times New Roman"/>
          <w:szCs w:val="24"/>
        </w:rPr>
        <w:t>.</w:t>
      </w:r>
      <w:r w:rsidR="0017697E">
        <w:rPr>
          <w:rFonts w:cs="Times New Roman"/>
          <w:szCs w:val="24"/>
        </w:rPr>
        <w:t xml:space="preserve"> </w:t>
      </w:r>
      <w:r w:rsidR="00194E26">
        <w:rPr>
          <w:rFonts w:cs="Times New Roman"/>
          <w:szCs w:val="24"/>
        </w:rPr>
        <w:t xml:space="preserve">The plants of </w:t>
      </w:r>
      <w:r w:rsidR="00194E26" w:rsidRPr="007C4AFA">
        <w:rPr>
          <w:rFonts w:cs="Times New Roman"/>
          <w:i/>
          <w:iCs/>
          <w:szCs w:val="24"/>
        </w:rPr>
        <w:t xml:space="preserve">Solanum nigrum </w:t>
      </w:r>
      <w:r w:rsidR="00194E26" w:rsidRPr="007C4AFA">
        <w:rPr>
          <w:rFonts w:cs="Times New Roman"/>
          <w:szCs w:val="24"/>
        </w:rPr>
        <w:t xml:space="preserve">L. </w:t>
      </w:r>
      <w:r w:rsidRPr="007C4AFA">
        <w:rPr>
          <w:rFonts w:cs="Times New Roman"/>
          <w:szCs w:val="24"/>
        </w:rPr>
        <w:t xml:space="preserve"> </w:t>
      </w:r>
      <w:r w:rsidR="00194E26">
        <w:rPr>
          <w:rFonts w:cs="Times New Roman"/>
          <w:szCs w:val="24"/>
        </w:rPr>
        <w:t>has been</w:t>
      </w:r>
      <w:r w:rsidRPr="007C4AFA">
        <w:rPr>
          <w:rFonts w:cs="Times New Roman"/>
          <w:szCs w:val="24"/>
        </w:rPr>
        <w:t xml:space="preserve"> </w:t>
      </w:r>
      <w:r w:rsidR="00194E26">
        <w:rPr>
          <w:rFonts w:cs="Times New Roman"/>
          <w:szCs w:val="24"/>
        </w:rPr>
        <w:t>utilized</w:t>
      </w:r>
      <w:r w:rsidR="007D0214">
        <w:rPr>
          <w:rFonts w:cs="Times New Roman"/>
          <w:szCs w:val="24"/>
        </w:rPr>
        <w:t xml:space="preserve"> to phytoextract Cadmium from contaminated soils which have capacity</w:t>
      </w:r>
      <w:r w:rsidRPr="007C4AFA">
        <w:rPr>
          <w:rFonts w:cs="Times New Roman"/>
          <w:szCs w:val="24"/>
        </w:rPr>
        <w:t xml:space="preserve"> of fast grow</w:t>
      </w:r>
      <w:r w:rsidR="007D0214">
        <w:rPr>
          <w:rFonts w:cs="Times New Roman"/>
          <w:szCs w:val="24"/>
        </w:rPr>
        <w:t>ing</w:t>
      </w:r>
      <w:r w:rsidRPr="007C4AFA">
        <w:rPr>
          <w:rFonts w:cs="Times New Roman"/>
          <w:szCs w:val="24"/>
        </w:rPr>
        <w:t>, high yield</w:t>
      </w:r>
      <w:r w:rsidR="007D0214">
        <w:rPr>
          <w:rFonts w:cs="Times New Roman"/>
          <w:szCs w:val="24"/>
        </w:rPr>
        <w:t>ing</w:t>
      </w:r>
      <w:r w:rsidRPr="007C4AFA">
        <w:rPr>
          <w:rFonts w:cs="Times New Roman"/>
          <w:szCs w:val="24"/>
        </w:rPr>
        <w:t xml:space="preserve"> and strong bio</w:t>
      </w:r>
      <w:r w:rsidR="007D0214">
        <w:rPr>
          <w:rFonts w:cs="Times New Roman"/>
          <w:szCs w:val="24"/>
        </w:rPr>
        <w:t>-</w:t>
      </w:r>
      <w:r w:rsidRPr="007C4AFA">
        <w:rPr>
          <w:rFonts w:cs="Times New Roman"/>
          <w:szCs w:val="24"/>
        </w:rPr>
        <w:t xml:space="preserve">accumulation </w:t>
      </w:r>
      <w:r w:rsidRPr="007C4AFA">
        <w:rPr>
          <w:rFonts w:cs="Times New Roman"/>
          <w:szCs w:val="24"/>
        </w:rPr>
        <w:fldChar w:fldCharType="begin" w:fldLock="1"/>
      </w:r>
      <w:r w:rsidR="0062343E">
        <w:rPr>
          <w:rFonts w:cs="Times New Roman"/>
          <w:szCs w:val="24"/>
        </w:rPr>
        <w:instrText>ADDIN CSL_CITATION {"citationItems":[{"id":"ITEM-1","itemData":{"DOI":"https://doi.org/10.1016/j.envpol.2022.119493","ISSN":"0269-7491","abstract":"Solanum nigrum L. is a Cd hyperaccumulator, but the potential for continuous remediation, or different planting methods have not been fully characterized. The potential for continuous phytoremediation of Cd-contaminated farmland soil (2.08 mg kg−1 Cd) by 2 planting methods (flowering harvest twice a year and maturity harvest once a year) was studied in a 3-year pot experiment. The total Cd accumulation (ug plant−1) of the 3-year flowering stage treatments was 26.3% higher than that of the maturity stage treatments, which was mainly due to that flowering harvest twice a year caused 65.5% increase of shoot biomass. Similarly, the Cd decreased concentration in soil and Cd removal rate in the flowering stage treatments were 29.2% and 27.9% higher than that in the maturity stage treatments, respectively. After 3 years of phytoremediation, the extractable Cd concentration in soil was reduced by 36.4% in the flowering stage treatments and by 27.6% in the maturity stage treatments, which also led to the same decreasing trend of Cd accumulation of S. nigrum. In conclusion, the study results have demonstrated that the planting mode of two harvests a year at the flowering stage seems to be a viable option to apply for continuous phytoremediation of Cd-contaminated farmland soil.","author":[{"dropping-particle":"","family":"Dou","given":"Xuekai","non-dropping-particle":"","parse-names":false,"suffix":""},{"dropping-particle":"","family":"Dai","given":"Huiping","non-dropping-particle":"","parse-names":false,"suffix":""},{"dropping-particle":"","family":"Skuza","given":"Lidia","non-dropping-particle":"","parse-names":false,"suffix":""},{"dropping-particle":"","family":"Wei","given":"Shuhe","non-dropping-particle":"","parse-names":false,"suffix":""}],"container-title":"Environmental Pollution","id":"ITEM-1","issued":{"date-parts":[["2022"]]},"page":"119493","title":"Cadmium removal potential of hyperaccumulator Solanum nigrum L. under two planting modes in three years continuous phytoremediation","type":"article-journal","volume":"307"},"uris":["http://www.mendeley.com/documents/?uuid=0a4ebe28-e7f7-4d82-9037-14e17395fad9"]}],"mendeley":{"formattedCitation":"(Dou et al., 2022)","plainTextFormattedCitation":"(Dou et al., 2022)","previouslyFormattedCitation":"(Dou et al., 2022)"},"properties":{"noteIndex":0},"schema":"https://github.com/citation-style-language/schema/raw/master/csl-citation.json"}</w:instrText>
      </w:r>
      <w:r w:rsidRPr="007C4AFA">
        <w:rPr>
          <w:rFonts w:cs="Times New Roman"/>
          <w:szCs w:val="24"/>
        </w:rPr>
        <w:fldChar w:fldCharType="separate"/>
      </w:r>
      <w:r w:rsidRPr="007C4AFA">
        <w:rPr>
          <w:rFonts w:cs="Times New Roman"/>
          <w:noProof/>
          <w:szCs w:val="24"/>
        </w:rPr>
        <w:t>(Dou et al., 2022)</w:t>
      </w:r>
      <w:r w:rsidRPr="007C4AFA">
        <w:rPr>
          <w:rFonts w:cs="Times New Roman"/>
          <w:szCs w:val="24"/>
        </w:rPr>
        <w:fldChar w:fldCharType="end"/>
      </w:r>
      <w:r w:rsidRPr="007C4AFA">
        <w:rPr>
          <w:rFonts w:cs="Times New Roman"/>
          <w:szCs w:val="24"/>
        </w:rPr>
        <w:t>.</w:t>
      </w:r>
      <w:r w:rsidR="00CA40A0">
        <w:rPr>
          <w:rFonts w:cs="Times New Roman"/>
          <w:szCs w:val="24"/>
        </w:rPr>
        <w:t xml:space="preserve"> </w:t>
      </w:r>
      <w:r w:rsidR="00BB07A0" w:rsidRPr="00BB07A0">
        <w:rPr>
          <w:rFonts w:cs="Times New Roman"/>
          <w:szCs w:val="24"/>
        </w:rPr>
        <w:t>GLDA was a</w:t>
      </w:r>
      <w:r w:rsidR="004C6FD7">
        <w:rPr>
          <w:rFonts w:cs="Times New Roman"/>
          <w:szCs w:val="24"/>
        </w:rPr>
        <w:t xml:space="preserve"> biodegradable</w:t>
      </w:r>
      <w:r w:rsidR="00BB07A0" w:rsidRPr="00BB07A0">
        <w:rPr>
          <w:rFonts w:cs="Times New Roman"/>
          <w:szCs w:val="24"/>
        </w:rPr>
        <w:t xml:space="preserve">  chelating agent obtained from a natural source</w:t>
      </w:r>
      <w:r w:rsidR="001851E4">
        <w:rPr>
          <w:rFonts w:cs="Times New Roman"/>
          <w:szCs w:val="24"/>
        </w:rPr>
        <w:t xml:space="preserve"> which are safer to environment and</w:t>
      </w:r>
      <w:r w:rsidR="00BB07A0" w:rsidRPr="00BB07A0">
        <w:rPr>
          <w:rFonts w:cs="Times New Roman"/>
          <w:szCs w:val="24"/>
        </w:rPr>
        <w:t xml:space="preserve"> has been </w:t>
      </w:r>
      <w:r w:rsidR="004C6FD7">
        <w:rPr>
          <w:rFonts w:cs="Times New Roman"/>
          <w:szCs w:val="24"/>
        </w:rPr>
        <w:t>used for</w:t>
      </w:r>
      <w:r w:rsidR="00BB07A0" w:rsidRPr="00BB07A0">
        <w:rPr>
          <w:rFonts w:cs="Times New Roman"/>
          <w:szCs w:val="24"/>
        </w:rPr>
        <w:t xml:space="preserve"> removing Cd,</w:t>
      </w:r>
      <w:r w:rsidR="004C6FD7" w:rsidRPr="00BB07A0">
        <w:rPr>
          <w:rFonts w:cs="Times New Roman"/>
          <w:szCs w:val="24"/>
        </w:rPr>
        <w:t xml:space="preserve"> </w:t>
      </w:r>
      <w:r w:rsidR="00BB07A0" w:rsidRPr="00BB07A0">
        <w:rPr>
          <w:rFonts w:cs="Times New Roman"/>
          <w:szCs w:val="24"/>
        </w:rPr>
        <w:t>Pb</w:t>
      </w:r>
      <w:r w:rsidR="004C6FD7">
        <w:rPr>
          <w:rFonts w:cs="Times New Roman"/>
          <w:szCs w:val="24"/>
        </w:rPr>
        <w:t>, Cr</w:t>
      </w:r>
      <w:r w:rsidR="00BB07A0" w:rsidRPr="00BB07A0">
        <w:rPr>
          <w:rFonts w:cs="Times New Roman"/>
          <w:szCs w:val="24"/>
        </w:rPr>
        <w:t xml:space="preserve"> and Zn</w:t>
      </w:r>
      <w:r w:rsidR="007D0214">
        <w:rPr>
          <w:rFonts w:cs="Times New Roman"/>
          <w:szCs w:val="24"/>
        </w:rPr>
        <w:t xml:space="preserve"> from soils</w:t>
      </w:r>
      <w:r w:rsidR="004C6FD7">
        <w:rPr>
          <w:rFonts w:cs="Times New Roman"/>
          <w:szCs w:val="24"/>
        </w:rPr>
        <w:t xml:space="preserve"> in an effective manner</w:t>
      </w:r>
      <w:r w:rsidR="0062343E">
        <w:rPr>
          <w:rFonts w:cs="Times New Roman"/>
          <w:szCs w:val="24"/>
        </w:rPr>
        <w:t xml:space="preserve"> </w:t>
      </w:r>
      <w:r w:rsidR="0062343E">
        <w:rPr>
          <w:rFonts w:cs="Times New Roman"/>
          <w:szCs w:val="24"/>
        </w:rPr>
        <w:fldChar w:fldCharType="begin" w:fldLock="1"/>
      </w:r>
      <w:r w:rsidR="0051359F">
        <w:rPr>
          <w:rFonts w:cs="Times New Roman"/>
          <w:szCs w:val="24"/>
        </w:rPr>
        <w:instrText>ADDIN CSL_CITATION {"citationItems":[{"id":"ITEM-1","itemData":{"DOI":"https://doi.org/10.1016/j.chemosphere.2012.02.032","ISSN":"0045-6535","abstract":"Ex situ soil washing with synthetic extractants such as, aminopolycarboxylate chelants (APCs) is a viable treatment alternative for metal-contaminated site remediation. EDTA and its homologs are widely used among the APCs in the ex situ soil washing processes. These APCs are merely biodegradable and highly persistent in the aquatic environments leading to the post-use toxic effects. Therefore, an increasing interest is focused on the development and use of the eco-friendly APCs having better biodegradability and less environmental toxicity. The paper deals with the results from the lab-scale washing treatments of a real sample of metal-contaminated soil for the removal of the ecotoxic metal ions (Cd, Cu, Ni, Pb, and Zn) using five biodegradable APCs, namely [S,S]-ethylenediaminedisuccinic acid, imminodisuccinic acid, methylglycinediacetic acid, DL-2-(2-carboxymethyl) nitrilotriacetic acid (GLDA), and 3-hydroxy-2,2′-iminodisuccinic acid. The performance of those biodegradable APCs was evaluated for their interaction with the soil mineral constituents in terms of the solution pH and metal–chelant stability constants, and compared with that of EDTA. Speciation calculations were performed to identify the optimal conditions for the washing process in terms of the metal–chelant interactions as well as to understand the selectivity in the separation ability of the biodegradable chelants towards the metal ions. A linear relationship between the metal extraction capacity of the individual chelants towards each of the metal ions from the soil matrix and metal–chelant conditional stability constants for a solution pH greater than 6 was observed. Additional considerations were derived from the behavior of the major potentially interfering cations (Al, Ca, Fe, Mg, and Mn), and it was hypothesized that use of an excess of chelant may minimize the possible competition effects during the single-step washing treatments. Sequential extraction procedure was used to determine the metal distribution in the soil before and after the extractive decontamination using biodegradable APCs, and the capability of the APCs in removing the metal ions even from the theoretically immobilized fraction of the contaminated soil was observed. GLDA appeared to possess the greatest potential to decontaminate the soil through ex situ washing treatment compared to the other biodegradable chelants used in the study.","author":[{"dropping-particle":"","family":"Begum","given":"Zinnat A","non-dropping-particle":"","parse-names":false,"suffix":""},{"dropping-particle":"","family":"Rahman","given":"Ismail M M","non-dropping-particle":"","parse-names":false,"suffix":""},{"dropping-particle":"","family":"Tate","given":"Yousuke","non-dropping-particle":"","parse-names":false,"suffix":""},{"dropping-particle":"","family":"Sawai","given":"Hikaru","non-dropping-particle":"","parse-names":false,"suffix":""},{"dropping-particle":"","family":"Maki","given":"Teruya","non-dropping-particle":"","parse-names":false,"suffix":""},{"dropping-particle":"","family":"Hasegawa","given":"Hiroshi","non-dropping-particle":"","parse-names":false,"suffix":""}],"container-title":"Chemosphere","id":"ITEM-1","issue":"10","issued":{"date-parts":[["2012"]]},"page":"1161-1170","title":"Remediation of toxic metal contaminated soil by washing with biodegradable aminopolycarboxylate chelants","type":"article-journal","volume":"87"},"uris":["http://www.mendeley.com/documents/?uuid=8573f233-c42c-4a68-b873-94dcbec845dd"]},{"id":"ITEM-2","itemData":{"ISSN":"0250-3301","abstract":"Chemically enhanced phytoextraction by hyperaccumulator has been proposed as an effective approach to remove heavy metals from contaminated soil. Pot experiment was conducted to investigate the effect of application of the biodegradable chelate GLDA (L glutamic acid N,N-diacetic acid) at different doses or the combination of GLDA with EDTA (ethylenediamine tetraacetic acid) or CIT (citric acid) on the uptake of Cd, Zn and Pb by Sedum alfredii Hance (a Zn and Cd hyperaccumulator). Experimental results showed that GLDA addition to soil significantly increased the concentrations of Cd and Zn in Sedum alfredii Hance and its Cd and Zn phytoextraction compared to the control. Additionally, GLDA at 2.5 mmol · kg(-1) resulted in the highest phytoextraction, being 2.5 and 2.6 folds of the control for Cd and Zn, respectively. However, the combined application of GLDA + EDTA (1:1) and GLDA + CIT (1 :1 and 1:3) at a total dose of 5 mmol · kg(-1) did not increase the phytoextraction of Zn and Cd, compared to the GLDA only treatment. Therefore, the biodegradable chelate GLDA could be regarded as a good chelate candidate for the phytoextraction of heavy metals of heavy metals from contaminated soils, particularly for Cd and Zn contaminated soils.","author":[{"dropping-particle":"","family":"Wei","given":"Ze-bin","non-dropping-particle":"","parse-names":false,"suffix":""},{"dropping-particle":"","family":"Chen","given":"Xiao-hong","non-dropping-particle":"","parse-names":false,"suffix":""},{"dropping-particle":"","family":"Wu","given":"Qi-tang","non-dropping-particle":"","parse-names":false,"suffix":""},{"dropping-particle":"","family":"Tan","given":"Meng","non-dropping-particle":"","parse-names":false,"suffix":""}],"container-title":"Huan jing ke xue= Huanjing kexue","id":"ITEM-2","issue":"5","issued":{"date-parts":[["2015","5"]]},"page":"1864—1869","title":"[Enhanced Phytoextraction of Heavy Metals from Contaminated Soils Using Sedum alfredii Hance with Biodegradable Chelate GLDA]","type":"article-journal","volume":"36"},"uris":["http://www.mendeley.com/documents/?uuid=0ae3a741-b45d-46cd-b20c-1c5f304d5ae1"]},{"id":"ITEM-3","itemData":{"DOI":"https://doi.org/10.1016/j.chemosphere.2020.127912","ISSN":"0045-6535","abstract":"In this study, we investigated the level of contamination of agricultural soil near an old recycling lead smelter in Vietnam and proposed an effective treatment for the remediation of the soil. The analysis of soil samples using an ICP-MS method revealed that the soil in the area was heavily contaminated by heavy metals, especially lead (Pb) with concentrations in surface soil of &gt;3000 μg g−1. High concentrations of metals, including Pb, copper (Cu) and zinc (Zn), were found in whole soil profile. The FE-EPMA and Laser-Raman spectrometer results suggested that iron minerals and carbon materials in the soil are the important hosts of the toxic metals. Subsequently, a series of washing experiment were performed on the soil using biodegradable chelators, including N, N-dicarboxymethyl glutamic acid tetrasodium salt (GLDA), ascorbic acid and citric acid. The results showed that the mixture of GLDA-ascorbic (100 mM: 100 mM) can be considered as a potential candidate for Pb and Zn removal, which removes approximately 90% of Pb and 70% of Zn. Meanwhile, a mixture of GLDA-citric would be preferred for Cu removal based on its greater extraction efficiency compared to other mixtures.","author":[{"dropping-particle":"Van","family":"Thinh","given":"Nguyen","non-dropping-particle":"","parse-names":false,"suffix":""},{"dropping-particle":"","family":"Osanai","given":"Yasuhito","non-dropping-particle":"","parse-names":false,"suffix":""},{"dropping-particle":"","family":"Adachi","given":"Tatsuro","non-dropping-particle":"","parse-names":false,"suffix":""},{"dropping-particle":"","family":"Vuong","given":"Bui Thi Sinh","non-dropping-particle":"","parse-names":false,"suffix":""},{"dropping-particle":"","family":"Kitano","given":"Ippei","non-dropping-particle":"","parse-names":false,"suffix":""},{"dropping-particle":"","family":"Chung","given":"Nguyen Thuy","non-dropping-particle":"","parse-names":false,"suffix":""},{"dropping-particle":"","family":"Thai","given":"Phong K","non-dropping-particle":"","parse-names":false,"suffix":""}],"container-title":"Chemosphere","id":"ITEM-3","issued":{"date-parts":[["2021"]]},"page":"127912","title":"Removal of lead and other toxic metals in heavily contaminated soil using biodegradable chelators: GLDA, citric acid and ascorbic acid","type":"article-journal","volume":"263"},"uris":["http://www.mendeley.com/documents/?uuid=fce5db47-a100-4475-83c7-ed2053a0b417"]}],"mendeley":{"formattedCitation":"(Begum et al., 2012; Thinh et al., 2021; Wei et al., 2015)","plainTextFormattedCitation":"(Begum et al., 2012; Thinh et al., 2021; Wei et al., 2015)","previouslyFormattedCitation":"(Begum et al., 2012; Thinh et al., 2021; Wei et al., 2015)"},"properties":{"noteIndex":0},"schema":"https://github.com/citation-style-language/schema/raw/master/csl-citation.json"}</w:instrText>
      </w:r>
      <w:r w:rsidR="0062343E">
        <w:rPr>
          <w:rFonts w:cs="Times New Roman"/>
          <w:szCs w:val="24"/>
        </w:rPr>
        <w:fldChar w:fldCharType="separate"/>
      </w:r>
      <w:r w:rsidR="0062343E" w:rsidRPr="0062343E">
        <w:rPr>
          <w:rFonts w:cs="Times New Roman"/>
          <w:noProof/>
          <w:szCs w:val="24"/>
        </w:rPr>
        <w:t>(Begum et al., 2012; Thinh et al., 2021; Wei et al., 2015)</w:t>
      </w:r>
      <w:r w:rsidR="0062343E">
        <w:rPr>
          <w:rFonts w:cs="Times New Roman"/>
          <w:szCs w:val="24"/>
        </w:rPr>
        <w:fldChar w:fldCharType="end"/>
      </w:r>
      <w:r w:rsidR="000D6353">
        <w:rPr>
          <w:rFonts w:cs="Times New Roman"/>
          <w:szCs w:val="24"/>
        </w:rPr>
        <w:t>.</w:t>
      </w:r>
      <w:r w:rsidR="000D6353" w:rsidRPr="000D6353">
        <w:t xml:space="preserve"> </w:t>
      </w:r>
    </w:p>
    <w:p w14:paraId="25AC88FF" w14:textId="06B1CD90" w:rsidR="0052449B" w:rsidRPr="00CC1628" w:rsidRDefault="000D6353" w:rsidP="006850E3">
      <w:pPr>
        <w:spacing w:line="360" w:lineRule="auto"/>
        <w:ind w:firstLine="720"/>
        <w:jc w:val="both"/>
        <w:rPr>
          <w:i/>
          <w:iCs/>
        </w:rPr>
      </w:pPr>
      <w:r>
        <w:t>Th</w:t>
      </w:r>
      <w:r w:rsidR="00415272">
        <w:t>e</w:t>
      </w:r>
      <w:r>
        <w:t xml:space="preserve"> current research work containing some specific objectives i.e., (</w:t>
      </w:r>
      <w:r>
        <w:rPr>
          <w:rFonts w:cs="Times New Roman"/>
        </w:rPr>
        <w:t>ⅰ</w:t>
      </w:r>
      <w:r>
        <w:t>)</w:t>
      </w:r>
      <w:r w:rsidR="00DC04DC">
        <w:t xml:space="preserve"> to study the </w:t>
      </w:r>
      <w:r w:rsidR="00567D1C">
        <w:t>influences</w:t>
      </w:r>
      <w:r w:rsidR="00DC04DC">
        <w:t xml:space="preserve"> of GLDA on C</w:t>
      </w:r>
      <w:r w:rsidR="00567D1C">
        <w:t>admium</w:t>
      </w:r>
      <w:r w:rsidR="00DC04DC">
        <w:t xml:space="preserve"> uptake in the plants of </w:t>
      </w:r>
      <w:r w:rsidR="00DC04DC" w:rsidRPr="001C429F">
        <w:rPr>
          <w:i/>
          <w:iCs/>
        </w:rPr>
        <w:t>Solanum nigrum</w:t>
      </w:r>
      <w:r w:rsidR="00DC04DC">
        <w:t xml:space="preserve"> L. (</w:t>
      </w:r>
      <w:r w:rsidR="00DC04DC">
        <w:rPr>
          <w:rFonts w:cs="Times New Roman"/>
        </w:rPr>
        <w:t>ⅱ</w:t>
      </w:r>
      <w:r w:rsidR="00DC04DC">
        <w:t xml:space="preserve">) to study the </w:t>
      </w:r>
      <w:r w:rsidR="00567D1C">
        <w:t>influence</w:t>
      </w:r>
      <w:r w:rsidR="00DC04DC">
        <w:t>s of GLDA with Cd on growth</w:t>
      </w:r>
      <w:r w:rsidR="00567D1C">
        <w:t>s</w:t>
      </w:r>
      <w:r w:rsidR="00DC04DC">
        <w:t xml:space="preserve"> and dry biomass of plants</w:t>
      </w:r>
      <w:r w:rsidR="00DC04DC">
        <w:rPr>
          <w:i/>
          <w:iCs/>
        </w:rPr>
        <w:t xml:space="preserve"> </w:t>
      </w:r>
      <w:r w:rsidR="00DC04DC">
        <w:t>(</w:t>
      </w:r>
      <w:r w:rsidR="00DC04DC">
        <w:rPr>
          <w:rFonts w:cs="Times New Roman"/>
        </w:rPr>
        <w:t>ⅲ</w:t>
      </w:r>
      <w:r w:rsidR="00DC04DC">
        <w:t xml:space="preserve">) to </w:t>
      </w:r>
      <w:r w:rsidR="00B13F55">
        <w:t>observe</w:t>
      </w:r>
      <w:r w:rsidR="00DC04DC">
        <w:t xml:space="preserve"> the phytoremediation efficiency of </w:t>
      </w:r>
      <w:r w:rsidR="00DC04DC">
        <w:rPr>
          <w:i/>
          <w:iCs/>
        </w:rPr>
        <w:t xml:space="preserve">Solanum nigrum </w:t>
      </w:r>
      <w:r w:rsidR="00DC04DC" w:rsidRPr="006E02D4">
        <w:t>L.</w:t>
      </w:r>
      <w:r w:rsidR="00DC04DC">
        <w:rPr>
          <w:i/>
          <w:iCs/>
        </w:rPr>
        <w:t xml:space="preserve"> </w:t>
      </w:r>
      <w:r w:rsidR="001775F9">
        <w:t>raised</w:t>
      </w:r>
      <w:r w:rsidR="00DC04DC" w:rsidRPr="000D6353">
        <w:t xml:space="preserve"> </w:t>
      </w:r>
      <w:r w:rsidR="00DC04DC">
        <w:t>in Cd contaminated soil.</w:t>
      </w:r>
    </w:p>
    <w:p w14:paraId="7DAE2ACA" w14:textId="77777777" w:rsidR="0052449B" w:rsidRDefault="0052449B" w:rsidP="006850E3">
      <w:pPr>
        <w:spacing w:line="360" w:lineRule="auto"/>
      </w:pPr>
    </w:p>
    <w:p w14:paraId="2877CFBB" w14:textId="77777777" w:rsidR="00B13F55" w:rsidRDefault="00B13F55" w:rsidP="008C3B74">
      <w:pPr>
        <w:jc w:val="center"/>
        <w:rPr>
          <w:b/>
          <w:bCs/>
        </w:rPr>
      </w:pPr>
    </w:p>
    <w:p w14:paraId="311F7459" w14:textId="77777777" w:rsidR="00B13F55" w:rsidRDefault="00B13F55" w:rsidP="008C3B74">
      <w:pPr>
        <w:jc w:val="center"/>
        <w:rPr>
          <w:b/>
          <w:bCs/>
        </w:rPr>
      </w:pPr>
    </w:p>
    <w:p w14:paraId="2DF2E350" w14:textId="77777777" w:rsidR="00B13F55" w:rsidRDefault="00B13F55" w:rsidP="008C3B74">
      <w:pPr>
        <w:jc w:val="center"/>
        <w:rPr>
          <w:b/>
          <w:bCs/>
        </w:rPr>
      </w:pPr>
    </w:p>
    <w:p w14:paraId="4E1B7A17" w14:textId="7193223E" w:rsidR="00DA11E5" w:rsidRPr="00707FCE" w:rsidRDefault="00205D60" w:rsidP="00707FCE">
      <w:pPr>
        <w:pStyle w:val="ListParagraph"/>
        <w:numPr>
          <w:ilvl w:val="0"/>
          <w:numId w:val="2"/>
        </w:numPr>
        <w:rPr>
          <w:b/>
          <w:bCs/>
        </w:rPr>
      </w:pPr>
      <w:r w:rsidRPr="00707FCE">
        <w:rPr>
          <w:b/>
          <w:bCs/>
        </w:rPr>
        <w:t>M</w:t>
      </w:r>
      <w:r w:rsidR="00A96E98" w:rsidRPr="00707FCE">
        <w:rPr>
          <w:b/>
          <w:bCs/>
        </w:rPr>
        <w:t>ATERIALS AND METHODS</w:t>
      </w:r>
    </w:p>
    <w:p w14:paraId="7ECC7B53" w14:textId="400C0300" w:rsidR="00BC771E" w:rsidRPr="00191C17" w:rsidRDefault="00EE58D8" w:rsidP="006850E3">
      <w:pPr>
        <w:pStyle w:val="Subtitle"/>
        <w:spacing w:line="360" w:lineRule="auto"/>
        <w:jc w:val="both"/>
        <w:rPr>
          <w:b/>
          <w:bCs/>
          <w:color w:val="auto"/>
        </w:rPr>
      </w:pPr>
      <w:r>
        <w:rPr>
          <w:b/>
          <w:bCs/>
          <w:color w:val="auto"/>
        </w:rPr>
        <w:t xml:space="preserve">2.1 </w:t>
      </w:r>
      <w:r w:rsidR="006419FC" w:rsidRPr="00191C17">
        <w:rPr>
          <w:b/>
          <w:bCs/>
          <w:color w:val="auto"/>
        </w:rPr>
        <w:t xml:space="preserve">Experimental </w:t>
      </w:r>
      <w:r w:rsidR="0004644E" w:rsidRPr="00191C17">
        <w:rPr>
          <w:b/>
          <w:bCs/>
          <w:color w:val="auto"/>
        </w:rPr>
        <w:t>site and design</w:t>
      </w:r>
    </w:p>
    <w:p w14:paraId="50FC0275" w14:textId="076E3A6B" w:rsidR="00975F6A" w:rsidRDefault="00806679" w:rsidP="006850E3">
      <w:pPr>
        <w:spacing w:line="360" w:lineRule="auto"/>
        <w:ind w:firstLine="720"/>
        <w:jc w:val="both"/>
      </w:pPr>
      <w:r>
        <w:t>A pot experiment was conducted</w:t>
      </w:r>
      <w:r w:rsidR="00945CF2">
        <w:t xml:space="preserve"> at </w:t>
      </w:r>
      <w:r w:rsidR="002E62F0">
        <w:t xml:space="preserve">experimental </w:t>
      </w:r>
      <w:r w:rsidR="00742F13">
        <w:t>farm</w:t>
      </w:r>
      <w:r w:rsidR="002E62F0">
        <w:t xml:space="preserve"> </w:t>
      </w:r>
      <w:r w:rsidR="007B4A60">
        <w:t>lie</w:t>
      </w:r>
      <w:r w:rsidR="00AB713F">
        <w:t>s</w:t>
      </w:r>
      <w:r w:rsidR="00A70E27">
        <w:t xml:space="preserve"> between </w:t>
      </w:r>
      <w:r w:rsidR="001E77E1">
        <w:t>25</w:t>
      </w:r>
      <w:r w:rsidR="001E77E1">
        <w:rPr>
          <w:rFonts w:cs="Times New Roman"/>
        </w:rPr>
        <w:t>º</w:t>
      </w:r>
      <w:r w:rsidR="00BA6921">
        <w:t>28</w:t>
      </w:r>
      <w:r w:rsidR="001E77E1">
        <w:rPr>
          <w:rFonts w:cs="Times New Roman"/>
        </w:rPr>
        <w:t>ʹ</w:t>
      </w:r>
      <w:r w:rsidR="001E77E1">
        <w:t xml:space="preserve"> N latitudes and 81</w:t>
      </w:r>
      <w:r w:rsidR="001E77E1">
        <w:rPr>
          <w:rFonts w:cs="Times New Roman"/>
        </w:rPr>
        <w:t>º</w:t>
      </w:r>
      <w:r w:rsidR="00BE5163">
        <w:t>50</w:t>
      </w:r>
      <w:r w:rsidR="001E77E1">
        <w:rPr>
          <w:rFonts w:cs="Times New Roman"/>
        </w:rPr>
        <w:t>ʹ</w:t>
      </w:r>
      <w:r w:rsidR="001E77E1">
        <w:t xml:space="preserve"> E longitudes</w:t>
      </w:r>
      <w:r w:rsidR="00BD295E">
        <w:t>,</w:t>
      </w:r>
      <w:r w:rsidR="00FF3AFD">
        <w:t xml:space="preserve"> in rabi </w:t>
      </w:r>
      <w:r w:rsidR="00E70DC2">
        <w:t xml:space="preserve">season </w:t>
      </w:r>
      <w:r w:rsidR="00AD1739">
        <w:t xml:space="preserve">at Sheila Dhar </w:t>
      </w:r>
      <w:r w:rsidR="00990E0D">
        <w:t>Institute of Soil Science</w:t>
      </w:r>
      <w:r w:rsidR="00E11634">
        <w:t>, Department of Chemistry</w:t>
      </w:r>
      <w:r w:rsidR="00EA1FD7">
        <w:t>, University of Allahabad</w:t>
      </w:r>
      <w:r w:rsidR="004A7847">
        <w:t>, Prayagraj, Uttar Pradesh</w:t>
      </w:r>
      <w:r w:rsidR="008F1D12">
        <w:t xml:space="preserve"> </w:t>
      </w:r>
      <w:r w:rsidR="004A4D96">
        <w:t>during the year 2023-24</w:t>
      </w:r>
      <w:r w:rsidR="00130C36">
        <w:t>.</w:t>
      </w:r>
      <w:r w:rsidR="008D7A2B">
        <w:t xml:space="preserve"> The pots were filled with</w:t>
      </w:r>
      <w:r w:rsidR="002B6A5E">
        <w:t xml:space="preserve"> 5</w:t>
      </w:r>
      <w:r w:rsidR="00FD3C3F">
        <w:t xml:space="preserve"> kg</w:t>
      </w:r>
      <w:r w:rsidR="009C0CE8">
        <w:t xml:space="preserve"> </w:t>
      </w:r>
      <w:r w:rsidR="00CC2873">
        <w:t>of</w:t>
      </w:r>
      <w:r w:rsidR="009C0CE8">
        <w:t xml:space="preserve"> soil</w:t>
      </w:r>
      <w:r w:rsidR="00C36D75">
        <w:t xml:space="preserve"> contaminated</w:t>
      </w:r>
      <w:r w:rsidR="009C0CE8">
        <w:t xml:space="preserve"> with </w:t>
      </w:r>
      <w:r w:rsidR="00B607D3">
        <w:t>Cd</w:t>
      </w:r>
      <w:r w:rsidR="00C36D75">
        <w:t xml:space="preserve"> </w:t>
      </w:r>
      <w:r w:rsidR="00F42A9D">
        <w:t xml:space="preserve">having </w:t>
      </w:r>
      <w:r w:rsidR="00183226">
        <w:t>9 treatments</w:t>
      </w:r>
      <w:r w:rsidR="003406B9">
        <w:t xml:space="preserve"> including control pot</w:t>
      </w:r>
      <w:r w:rsidR="00DD1026">
        <w:t>. Completely</w:t>
      </w:r>
      <w:r w:rsidR="000B07C6">
        <w:t xml:space="preserve"> randomized desi</w:t>
      </w:r>
      <w:r w:rsidR="00084CFE">
        <w:t xml:space="preserve">gn (CRD) was </w:t>
      </w:r>
      <w:r w:rsidR="001018B8">
        <w:t>used</w:t>
      </w:r>
      <w:r w:rsidR="00084CFE">
        <w:t xml:space="preserve"> </w:t>
      </w:r>
      <w:r w:rsidR="009E4931">
        <w:t>as ex</w:t>
      </w:r>
      <w:r w:rsidR="00351481">
        <w:t>perimental design</w:t>
      </w:r>
      <w:r w:rsidR="00883719">
        <w:t xml:space="preserve">. Seeds of </w:t>
      </w:r>
      <w:r w:rsidR="00F749AF">
        <w:rPr>
          <w:i/>
          <w:iCs/>
        </w:rPr>
        <w:t xml:space="preserve">Solanum nigrum </w:t>
      </w:r>
      <w:r w:rsidR="00F749AF" w:rsidRPr="001018B8">
        <w:t>L.</w:t>
      </w:r>
      <w:r w:rsidR="00516481">
        <w:rPr>
          <w:i/>
          <w:iCs/>
        </w:rPr>
        <w:t xml:space="preserve"> </w:t>
      </w:r>
      <w:r w:rsidR="00324CF5">
        <w:t>(test crop)</w:t>
      </w:r>
      <w:r w:rsidR="00E133FA">
        <w:t xml:space="preserve"> having good germination ability </w:t>
      </w:r>
      <w:r w:rsidR="001A4E95">
        <w:t>were sown</w:t>
      </w:r>
      <w:r w:rsidR="002538E5">
        <w:t xml:space="preserve"> in all </w:t>
      </w:r>
      <w:r w:rsidR="00B04656">
        <w:t>filled</w:t>
      </w:r>
      <w:r w:rsidR="002538E5">
        <w:t xml:space="preserve"> pots</w:t>
      </w:r>
      <w:r w:rsidR="00D956EE">
        <w:t xml:space="preserve"> </w:t>
      </w:r>
      <w:r w:rsidR="008D5637">
        <w:t>and thinned</w:t>
      </w:r>
      <w:r w:rsidR="0068593B">
        <w:t xml:space="preserve"> </w:t>
      </w:r>
      <w:r w:rsidR="00CF7B43">
        <w:t xml:space="preserve">dense </w:t>
      </w:r>
      <w:r w:rsidR="00A46EAC">
        <w:t>growing seedlings</w:t>
      </w:r>
      <w:r w:rsidR="00036E58">
        <w:t xml:space="preserve"> 15 days</w:t>
      </w:r>
      <w:r w:rsidR="004876C6">
        <w:t xml:space="preserve"> after germination</w:t>
      </w:r>
      <w:r w:rsidR="002E6C73">
        <w:t xml:space="preserve"> to maintain proper spacing</w:t>
      </w:r>
      <w:r w:rsidR="002538E5">
        <w:t>.</w:t>
      </w:r>
      <w:r w:rsidR="00FF6431">
        <w:t xml:space="preserve"> The </w:t>
      </w:r>
      <w:r w:rsidR="001744BE">
        <w:t xml:space="preserve">experiment carried </w:t>
      </w:r>
      <w:r w:rsidR="00110ABB">
        <w:t>certain treatment combinations</w:t>
      </w:r>
      <w:r w:rsidR="000E2B70">
        <w:t xml:space="preserve"> i.e., (</w:t>
      </w:r>
      <w:r w:rsidR="000E2B70">
        <w:rPr>
          <w:rFonts w:cs="Times New Roman"/>
        </w:rPr>
        <w:t>ⅰ</w:t>
      </w:r>
      <w:r w:rsidR="000E2B70">
        <w:t>)</w:t>
      </w:r>
      <w:r w:rsidR="001A4E95">
        <w:t xml:space="preserve"> </w:t>
      </w:r>
      <w:r w:rsidR="007C571C">
        <w:t>without any treatment</w:t>
      </w:r>
      <w:r w:rsidR="00767892">
        <w:t xml:space="preserve"> (</w:t>
      </w:r>
      <w:r w:rsidR="00E64C10">
        <w:t>c</w:t>
      </w:r>
      <w:r w:rsidR="00843517">
        <w:t>ontrol)</w:t>
      </w:r>
      <w:r w:rsidR="007233FE">
        <w:t xml:space="preserve"> (</w:t>
      </w:r>
      <w:r w:rsidR="0022694F">
        <w:rPr>
          <w:rFonts w:cs="Times New Roman"/>
        </w:rPr>
        <w:t>ⅱ</w:t>
      </w:r>
      <w:r w:rsidR="0022694F">
        <w:t xml:space="preserve">) GLDA </w:t>
      </w:r>
      <w:r w:rsidR="00E64C10">
        <w:t>(three doses</w:t>
      </w:r>
      <w:r w:rsidR="00963632">
        <w:t>-</w:t>
      </w:r>
      <w:r w:rsidR="006B592E">
        <w:t xml:space="preserve"> 0,</w:t>
      </w:r>
      <w:r w:rsidR="0049496B">
        <w:t xml:space="preserve"> </w:t>
      </w:r>
      <w:r w:rsidR="00B41E02">
        <w:t>3</w:t>
      </w:r>
      <w:r w:rsidR="006B592E">
        <w:t>,</w:t>
      </w:r>
      <w:r w:rsidR="0049496B">
        <w:t xml:space="preserve"> </w:t>
      </w:r>
      <w:r w:rsidR="00B41E02">
        <w:t>6</w:t>
      </w:r>
      <w:r w:rsidR="006B592E">
        <w:t xml:space="preserve"> mmol</w:t>
      </w:r>
      <w:r w:rsidR="007941F9">
        <w:t>/</w:t>
      </w:r>
      <w:r w:rsidR="00EC5E3C">
        <w:t>K</w:t>
      </w:r>
      <w:r w:rsidR="007941F9">
        <w:t>g</w:t>
      </w:r>
      <w:r w:rsidR="00103A60">
        <w:t>)</w:t>
      </w:r>
      <w:r w:rsidR="00350384">
        <w:t xml:space="preserve"> and</w:t>
      </w:r>
      <w:r w:rsidR="007807F8">
        <w:t xml:space="preserve"> (</w:t>
      </w:r>
      <w:r w:rsidR="007807F8">
        <w:rPr>
          <w:rFonts w:cs="Times New Roman"/>
        </w:rPr>
        <w:t>ⅲ</w:t>
      </w:r>
      <w:r w:rsidR="007807F8">
        <w:t>)</w:t>
      </w:r>
      <w:r w:rsidR="001E426F">
        <w:t xml:space="preserve"> </w:t>
      </w:r>
      <w:r w:rsidR="00C055DF">
        <w:t>CdCO</w:t>
      </w:r>
      <w:r w:rsidR="00F94E7C">
        <w:rPr>
          <w:vertAlign w:val="subscript"/>
        </w:rPr>
        <w:t xml:space="preserve">3 </w:t>
      </w:r>
      <w:r w:rsidR="001E77C1">
        <w:t xml:space="preserve">(three </w:t>
      </w:r>
      <w:r w:rsidR="00E902A7">
        <w:t>dose</w:t>
      </w:r>
      <w:r w:rsidR="001E77C1">
        <w:t>s-</w:t>
      </w:r>
      <w:r w:rsidR="0099063F">
        <w:t xml:space="preserve"> 0,</w:t>
      </w:r>
      <w:r w:rsidR="0049496B">
        <w:t xml:space="preserve"> </w:t>
      </w:r>
      <w:r w:rsidR="0099063F">
        <w:t>25,</w:t>
      </w:r>
      <w:r w:rsidR="0049496B">
        <w:t xml:space="preserve"> </w:t>
      </w:r>
      <w:r w:rsidR="0099063F">
        <w:t>50</w:t>
      </w:r>
      <w:r w:rsidR="0049496B">
        <w:t xml:space="preserve"> mg/</w:t>
      </w:r>
      <w:r w:rsidR="00017217">
        <w:t>k</w:t>
      </w:r>
      <w:r w:rsidR="0049496B">
        <w:t>g)</w:t>
      </w:r>
      <w:r w:rsidR="00975F6A">
        <w:t>.</w:t>
      </w:r>
    </w:p>
    <w:p w14:paraId="3415149C" w14:textId="02EE5A75" w:rsidR="000D08E4" w:rsidRPr="00191C17" w:rsidRDefault="00AA12BE" w:rsidP="006850E3">
      <w:pPr>
        <w:pStyle w:val="Subtitle"/>
        <w:spacing w:line="360" w:lineRule="auto"/>
        <w:jc w:val="both"/>
        <w:rPr>
          <w:b/>
          <w:bCs/>
          <w:color w:val="auto"/>
        </w:rPr>
      </w:pPr>
      <w:r>
        <w:rPr>
          <w:b/>
          <w:bCs/>
          <w:color w:val="auto"/>
        </w:rPr>
        <w:t xml:space="preserve">2.2 </w:t>
      </w:r>
      <w:r w:rsidR="00B409C5" w:rsidRPr="00191C17">
        <w:rPr>
          <w:b/>
          <w:bCs/>
          <w:color w:val="auto"/>
        </w:rPr>
        <w:t>Soil sampling</w:t>
      </w:r>
      <w:r w:rsidR="0053760A" w:rsidRPr="00191C17">
        <w:rPr>
          <w:b/>
          <w:bCs/>
          <w:color w:val="auto"/>
        </w:rPr>
        <w:t xml:space="preserve"> and</w:t>
      </w:r>
      <w:r w:rsidR="003F3474" w:rsidRPr="00191C17">
        <w:rPr>
          <w:b/>
          <w:bCs/>
          <w:color w:val="auto"/>
        </w:rPr>
        <w:t xml:space="preserve"> analysis</w:t>
      </w:r>
    </w:p>
    <w:p w14:paraId="4D20CA67" w14:textId="7947690E" w:rsidR="002C04D4" w:rsidRDefault="00E902A7" w:rsidP="006626A3">
      <w:pPr>
        <w:spacing w:line="360" w:lineRule="auto"/>
        <w:ind w:firstLine="720"/>
        <w:jc w:val="both"/>
      </w:pPr>
      <w:r>
        <w:t>The representative</w:t>
      </w:r>
      <w:r w:rsidR="00F328FE" w:rsidRPr="00F328FE">
        <w:t xml:space="preserve"> </w:t>
      </w:r>
      <w:bookmarkStart w:id="1" w:name="_Hlk195281292"/>
      <w:r>
        <w:t>s</w:t>
      </w:r>
      <w:r w:rsidR="00F328FE" w:rsidRPr="00F328FE">
        <w:t>oil samples were collected</w:t>
      </w:r>
      <w:r>
        <w:t xml:space="preserve"> carefully</w:t>
      </w:r>
      <w:r w:rsidR="00F328FE" w:rsidRPr="00F328FE">
        <w:t xml:space="preserve"> from </w:t>
      </w:r>
      <w:r>
        <w:t xml:space="preserve">the </w:t>
      </w:r>
      <w:r w:rsidR="00F328FE" w:rsidRPr="00F328FE">
        <w:t xml:space="preserve">SDI experimental farm at 0-20 cm depth and analysed for </w:t>
      </w:r>
      <w:proofErr w:type="spellStart"/>
      <w:r w:rsidR="00F328FE" w:rsidRPr="00F328FE">
        <w:t>physico</w:t>
      </w:r>
      <w:proofErr w:type="spellEnd"/>
      <w:r w:rsidR="00F328FE" w:rsidRPr="00F328FE">
        <w:t xml:space="preserve">-chemical properties and heavy metal </w:t>
      </w:r>
      <w:bookmarkEnd w:id="1"/>
      <w:r w:rsidR="00BC6053">
        <w:t>content</w:t>
      </w:r>
      <w:r w:rsidR="00806EB3">
        <w:t>. Collected soils were dried</w:t>
      </w:r>
      <w:r w:rsidR="00D018AB">
        <w:t xml:space="preserve"> in shade and finally sieved with </w:t>
      </w:r>
      <w:r w:rsidR="00307406">
        <w:t>2 mm fine sieve. Soil e</w:t>
      </w:r>
      <w:r w:rsidR="00C879E5">
        <w:t>xtract of prepared samples was made</w:t>
      </w:r>
      <w:r w:rsidR="00776301">
        <w:t>, for this taken one gram of soil</w:t>
      </w:r>
      <w:r w:rsidR="002B1F0D">
        <w:t>, added 5 ml of each Nitric acid</w:t>
      </w:r>
      <w:r w:rsidR="000C5385">
        <w:t xml:space="preserve"> (HNO</w:t>
      </w:r>
      <w:r w:rsidR="000C5385">
        <w:rPr>
          <w:vertAlign w:val="subscript"/>
        </w:rPr>
        <w:t>3</w:t>
      </w:r>
      <w:r w:rsidR="000C5385">
        <w:t>) and Perc</w:t>
      </w:r>
      <w:r w:rsidR="00CE66E0">
        <w:t>h</w:t>
      </w:r>
      <w:r w:rsidR="000C5385">
        <w:t>loric</w:t>
      </w:r>
      <w:r w:rsidR="00CE66E0">
        <w:t xml:space="preserve"> acid (HC</w:t>
      </w:r>
      <w:r w:rsidR="0096744C">
        <w:t>l</w:t>
      </w:r>
      <w:r w:rsidR="00CE66E0">
        <w:t>O</w:t>
      </w:r>
      <w:r w:rsidR="00CE66E0">
        <w:rPr>
          <w:vertAlign w:val="subscript"/>
        </w:rPr>
        <w:t>4</w:t>
      </w:r>
      <w:r w:rsidR="00CE66E0">
        <w:t>)</w:t>
      </w:r>
      <w:r w:rsidR="00042CCE">
        <w:t xml:space="preserve"> then mixed properly</w:t>
      </w:r>
      <w:r w:rsidR="004274DC">
        <w:t xml:space="preserve"> and</w:t>
      </w:r>
      <w:r w:rsidR="00C0452D">
        <w:t xml:space="preserve"> heated the obtained</w:t>
      </w:r>
      <w:r w:rsidR="004274DC">
        <w:t xml:space="preserve"> </w:t>
      </w:r>
      <w:r w:rsidR="008C35B0">
        <w:t>mixture up</w:t>
      </w:r>
      <w:r w:rsidR="0030489D">
        <w:t xml:space="preserve"> </w:t>
      </w:r>
      <w:r w:rsidR="008C35B0">
        <w:t>to</w:t>
      </w:r>
      <w:r w:rsidR="0030489D">
        <w:t xml:space="preserve"> dryness</w:t>
      </w:r>
      <w:r w:rsidR="00C0452D">
        <w:t xml:space="preserve"> and</w:t>
      </w:r>
      <w:r w:rsidR="00E17CC3">
        <w:t xml:space="preserve"> added </w:t>
      </w:r>
      <w:r w:rsidR="00C0452D">
        <w:t xml:space="preserve">the </w:t>
      </w:r>
      <w:r w:rsidR="00E17CC3">
        <w:t>hot distilled</w:t>
      </w:r>
      <w:r w:rsidR="00C0452D">
        <w:t>-</w:t>
      </w:r>
      <w:r w:rsidR="00E17CC3">
        <w:t>water</w:t>
      </w:r>
      <w:r w:rsidR="00C0452D">
        <w:t xml:space="preserve"> finally</w:t>
      </w:r>
      <w:r w:rsidR="00F35440">
        <w:t xml:space="preserve"> (Kumar and Mani 2010)</w:t>
      </w:r>
      <w:r w:rsidR="00D27DC2">
        <w:t>.</w:t>
      </w:r>
      <w:r w:rsidR="001B13AA">
        <w:t xml:space="preserve"> The digested</w:t>
      </w:r>
      <w:r w:rsidR="00DD09FB">
        <w:t xml:space="preserve"> soil samples were </w:t>
      </w:r>
      <w:r w:rsidR="00A87F69">
        <w:t>analysed</w:t>
      </w:r>
      <w:r w:rsidR="00833E98">
        <w:t xml:space="preserve"> for Cd concentration</w:t>
      </w:r>
      <w:r w:rsidR="007D0CC9">
        <w:t xml:space="preserve"> through AAS</w:t>
      </w:r>
      <w:r w:rsidR="00E47907">
        <w:t xml:space="preserve"> at BHU, Varanasi.</w:t>
      </w:r>
      <w:r w:rsidR="008C35B0">
        <w:t xml:space="preserve"> </w:t>
      </w:r>
      <w:r w:rsidR="000C5385">
        <w:t xml:space="preserve"> </w:t>
      </w:r>
    </w:p>
    <w:p w14:paraId="3A5A7D6F" w14:textId="6CC23FF6" w:rsidR="00183FC0" w:rsidRPr="00191C17" w:rsidRDefault="00AA12BE" w:rsidP="006850E3">
      <w:pPr>
        <w:pStyle w:val="Subtitle"/>
        <w:spacing w:line="360" w:lineRule="auto"/>
        <w:jc w:val="both"/>
        <w:rPr>
          <w:b/>
          <w:bCs/>
          <w:color w:val="auto"/>
        </w:rPr>
      </w:pPr>
      <w:r>
        <w:rPr>
          <w:b/>
          <w:bCs/>
          <w:color w:val="auto"/>
        </w:rPr>
        <w:t xml:space="preserve">2.3 </w:t>
      </w:r>
      <w:r w:rsidR="00571079" w:rsidRPr="00191C17">
        <w:rPr>
          <w:b/>
          <w:bCs/>
          <w:color w:val="auto"/>
        </w:rPr>
        <w:t>Plant</w:t>
      </w:r>
      <w:r w:rsidR="00183FC0" w:rsidRPr="00191C17">
        <w:rPr>
          <w:b/>
          <w:bCs/>
          <w:color w:val="auto"/>
        </w:rPr>
        <w:t xml:space="preserve"> sampling and analysis</w:t>
      </w:r>
    </w:p>
    <w:p w14:paraId="59AE7014" w14:textId="4291F5A4" w:rsidR="000104FF" w:rsidRDefault="00571079" w:rsidP="006626A3">
      <w:pPr>
        <w:spacing w:line="360" w:lineRule="auto"/>
        <w:ind w:firstLine="720"/>
        <w:jc w:val="both"/>
      </w:pPr>
      <w:r>
        <w:t xml:space="preserve">The plants were harvested from </w:t>
      </w:r>
      <w:r w:rsidR="00D72F96">
        <w:t>all the pots 60 days aft</w:t>
      </w:r>
      <w:r w:rsidR="008F47E9">
        <w:t xml:space="preserve">er germination also measured the </w:t>
      </w:r>
      <w:r w:rsidR="00700CBD">
        <w:t xml:space="preserve">root and shoot length. </w:t>
      </w:r>
      <w:r w:rsidR="002A17DD">
        <w:t xml:space="preserve">Harvested plants </w:t>
      </w:r>
      <w:r w:rsidR="00567B85">
        <w:t xml:space="preserve">were washed </w:t>
      </w:r>
      <w:r w:rsidR="009C518E">
        <w:t>with tap water followed by 2% CaCl</w:t>
      </w:r>
      <w:r w:rsidR="00504835">
        <w:rPr>
          <w:vertAlign w:val="subscript"/>
        </w:rPr>
        <w:t>2</w:t>
      </w:r>
      <w:r w:rsidR="00504835">
        <w:t xml:space="preserve"> solution and finally dipped in </w:t>
      </w:r>
      <w:r w:rsidR="00E4306D">
        <w:t>distilled water</w:t>
      </w:r>
      <w:r w:rsidR="004A3749">
        <w:t xml:space="preserve"> 2-4 times to remove e</w:t>
      </w:r>
      <w:r w:rsidR="00F153B0">
        <w:t>xternal impurities. Sepa</w:t>
      </w:r>
      <w:r w:rsidR="0074337C">
        <w:t xml:space="preserve">rated the whole </w:t>
      </w:r>
      <w:r w:rsidR="00C454CF">
        <w:t>plant parts into roots and shoots</w:t>
      </w:r>
      <w:r w:rsidR="00ED517A">
        <w:t xml:space="preserve"> then dried in shade </w:t>
      </w:r>
      <w:r w:rsidR="005E2BD2">
        <w:t xml:space="preserve">followed by hot air oven at </w:t>
      </w:r>
      <w:r w:rsidR="006749A7">
        <w:t>60</w:t>
      </w:r>
      <w:r w:rsidR="006749A7">
        <w:rPr>
          <w:rFonts w:cs="Times New Roman"/>
        </w:rPr>
        <w:t>º</w:t>
      </w:r>
      <w:r w:rsidR="006749A7">
        <w:t>.</w:t>
      </w:r>
      <w:r w:rsidR="00723E40">
        <w:t>Ground the</w:t>
      </w:r>
      <w:r w:rsidR="001E0B51">
        <w:t xml:space="preserve"> </w:t>
      </w:r>
      <w:r w:rsidR="00723E40">
        <w:t>d</w:t>
      </w:r>
      <w:r w:rsidR="001E0B51">
        <w:t>ried</w:t>
      </w:r>
      <w:r w:rsidR="003F388A">
        <w:t xml:space="preserve"> mater</w:t>
      </w:r>
      <w:r w:rsidR="00020DAD">
        <w:t xml:space="preserve">ial of </w:t>
      </w:r>
      <w:r w:rsidR="001E0B51">
        <w:t xml:space="preserve">roots and shoots </w:t>
      </w:r>
      <w:r w:rsidR="00037A33">
        <w:t xml:space="preserve">into fine </w:t>
      </w:r>
      <w:r w:rsidR="00686717">
        <w:t>powder</w:t>
      </w:r>
      <w:r w:rsidR="00C457CE">
        <w:t xml:space="preserve">. Plant extract of </w:t>
      </w:r>
      <w:r w:rsidR="00DC6286">
        <w:t xml:space="preserve">prepared samples </w:t>
      </w:r>
      <w:r w:rsidR="008F1BB2">
        <w:t>then made</w:t>
      </w:r>
      <w:r w:rsidR="00E321A8">
        <w:t xml:space="preserve">, for this </w:t>
      </w:r>
      <w:r w:rsidR="006019F2">
        <w:t>t</w:t>
      </w:r>
      <w:r w:rsidR="001F61D4">
        <w:t xml:space="preserve">aken one gram of </w:t>
      </w:r>
      <w:r w:rsidR="00546708">
        <w:t>grounded plant material</w:t>
      </w:r>
      <w:r w:rsidR="00AE4425">
        <w:t xml:space="preserve">, added </w:t>
      </w:r>
      <w:r w:rsidR="00E81D1F">
        <w:t>Nitric</w:t>
      </w:r>
      <w:r w:rsidR="00437BFC">
        <w:t xml:space="preserve"> (HNO</w:t>
      </w:r>
      <w:r w:rsidR="00437BFC">
        <w:rPr>
          <w:vertAlign w:val="subscript"/>
        </w:rPr>
        <w:t>3</w:t>
      </w:r>
      <w:r w:rsidR="00437BFC">
        <w:t>), Sulphuric (H</w:t>
      </w:r>
      <w:r w:rsidR="00815BF7">
        <w:rPr>
          <w:vertAlign w:val="subscript"/>
        </w:rPr>
        <w:t>2</w:t>
      </w:r>
      <w:r w:rsidR="00815BF7">
        <w:t>SO</w:t>
      </w:r>
      <w:r w:rsidR="00815BF7">
        <w:rPr>
          <w:vertAlign w:val="subscript"/>
        </w:rPr>
        <w:t>4</w:t>
      </w:r>
      <w:r w:rsidR="00815BF7">
        <w:t>) and Perchloric</w:t>
      </w:r>
      <w:r w:rsidR="00664A20">
        <w:t xml:space="preserve"> acid (HClO</w:t>
      </w:r>
      <w:r w:rsidR="00664A20">
        <w:rPr>
          <w:vertAlign w:val="subscript"/>
        </w:rPr>
        <w:t>4</w:t>
      </w:r>
      <w:r w:rsidR="00664A20">
        <w:t>)</w:t>
      </w:r>
      <w:r w:rsidR="00047F1A">
        <w:t xml:space="preserve"> in the 5:1:2</w:t>
      </w:r>
      <w:r w:rsidR="00C0452D">
        <w:t xml:space="preserve"> ratio</w:t>
      </w:r>
      <w:r w:rsidR="003B20AD">
        <w:t xml:space="preserve"> then properly</w:t>
      </w:r>
      <w:r w:rsidR="00C0452D">
        <w:t xml:space="preserve"> mixed</w:t>
      </w:r>
      <w:r w:rsidR="003B20AD">
        <w:t xml:space="preserve"> </w:t>
      </w:r>
      <w:r w:rsidR="00CB0B10">
        <w:t xml:space="preserve">and </w:t>
      </w:r>
      <w:r w:rsidR="00B25A25">
        <w:t xml:space="preserve">heating of the </w:t>
      </w:r>
      <w:r w:rsidR="00CB0B10">
        <w:t xml:space="preserve">obtained mixture was </w:t>
      </w:r>
      <w:r w:rsidR="00B25A25">
        <w:t>done till semi-solid appearance</w:t>
      </w:r>
      <w:r w:rsidR="001A0B7A">
        <w:t>, finall</w:t>
      </w:r>
      <w:r w:rsidR="00B25A25">
        <w:t>y</w:t>
      </w:r>
      <w:r w:rsidR="001A0B7A">
        <w:t xml:space="preserve"> hot distilled</w:t>
      </w:r>
      <w:r w:rsidR="00B25A25">
        <w:t>-</w:t>
      </w:r>
      <w:r w:rsidR="001A0B7A">
        <w:t xml:space="preserve">water </w:t>
      </w:r>
      <w:r w:rsidR="00B25A25">
        <w:lastRenderedPageBreak/>
        <w:t xml:space="preserve">was added </w:t>
      </w:r>
      <w:r w:rsidR="006F34F9">
        <w:t>(Kumar and Mani 2010)</w:t>
      </w:r>
      <w:r w:rsidR="00B31BB4">
        <w:t>. The digested plant samples (roots and shoots)</w:t>
      </w:r>
      <w:r w:rsidR="002B2076">
        <w:t xml:space="preserve"> </w:t>
      </w:r>
      <w:r w:rsidR="001862B3">
        <w:t xml:space="preserve">were </w:t>
      </w:r>
      <w:r w:rsidR="00A87F69">
        <w:t>analysed</w:t>
      </w:r>
      <w:r w:rsidR="001862B3">
        <w:t xml:space="preserve"> for Cd concentration</w:t>
      </w:r>
      <w:r w:rsidR="0025228C">
        <w:t xml:space="preserve">s through AAS at BHU, </w:t>
      </w:r>
      <w:r w:rsidR="00875D58">
        <w:t>Varanasi.</w:t>
      </w:r>
    </w:p>
    <w:p w14:paraId="3768CF8A" w14:textId="36A97ECE" w:rsidR="003F0FE1" w:rsidRPr="00191C17" w:rsidRDefault="00AA12BE" w:rsidP="006850E3">
      <w:pPr>
        <w:pStyle w:val="Subtitle"/>
        <w:spacing w:line="360" w:lineRule="auto"/>
        <w:jc w:val="both"/>
        <w:rPr>
          <w:b/>
          <w:bCs/>
          <w:color w:val="auto"/>
        </w:rPr>
      </w:pPr>
      <w:r>
        <w:rPr>
          <w:b/>
          <w:bCs/>
          <w:color w:val="auto"/>
        </w:rPr>
        <w:t xml:space="preserve">2.3 </w:t>
      </w:r>
      <w:r w:rsidR="00240BB6" w:rsidRPr="00191C17">
        <w:rPr>
          <w:b/>
          <w:bCs/>
          <w:color w:val="auto"/>
        </w:rPr>
        <w:t>Bio</w:t>
      </w:r>
      <w:r w:rsidR="00966F31" w:rsidRPr="00191C17">
        <w:rPr>
          <w:b/>
          <w:bCs/>
          <w:color w:val="auto"/>
        </w:rPr>
        <w:t>accumulation</w:t>
      </w:r>
      <w:r w:rsidR="00240BB6" w:rsidRPr="00191C17">
        <w:rPr>
          <w:b/>
          <w:bCs/>
          <w:color w:val="auto"/>
        </w:rPr>
        <w:t xml:space="preserve"> (B</w:t>
      </w:r>
      <w:r w:rsidR="00966F31" w:rsidRPr="00191C17">
        <w:rPr>
          <w:b/>
          <w:bCs/>
          <w:color w:val="auto"/>
        </w:rPr>
        <w:t>A</w:t>
      </w:r>
      <w:r w:rsidR="00240BB6" w:rsidRPr="00191C17">
        <w:rPr>
          <w:b/>
          <w:bCs/>
          <w:color w:val="auto"/>
        </w:rPr>
        <w:t>F)</w:t>
      </w:r>
      <w:r w:rsidR="001D4B93" w:rsidRPr="00191C17">
        <w:rPr>
          <w:b/>
          <w:bCs/>
          <w:color w:val="auto"/>
        </w:rPr>
        <w:t>, translocation (TF)</w:t>
      </w:r>
      <w:r w:rsidR="009D4E07" w:rsidRPr="00191C17">
        <w:rPr>
          <w:b/>
          <w:bCs/>
          <w:color w:val="auto"/>
        </w:rPr>
        <w:t xml:space="preserve"> and remediation factors (RF)</w:t>
      </w:r>
    </w:p>
    <w:p w14:paraId="3EF6F986" w14:textId="1A30A4FF" w:rsidR="00157E48" w:rsidRPr="00F81783" w:rsidRDefault="003F0FE1" w:rsidP="006850E3">
      <w:pPr>
        <w:spacing w:line="360" w:lineRule="auto"/>
        <w:jc w:val="both"/>
      </w:pPr>
      <w:r>
        <w:t xml:space="preserve">BAF, TF and RF values were calculated by using following formulas- </w:t>
      </w:r>
    </w:p>
    <w:p w14:paraId="6E07D4E2" w14:textId="7EE6DCC7" w:rsidR="00A23173" w:rsidRPr="004B1325" w:rsidRDefault="004B1325" w:rsidP="006850E3">
      <w:pPr>
        <w:spacing w:line="360" w:lineRule="auto"/>
        <w:jc w:val="both"/>
        <w:rPr>
          <w:rFonts w:eastAsiaTheme="minorEastAsia" w:cs="Times New Roman"/>
          <w:iCs/>
        </w:rPr>
      </w:pPr>
      <m:oMathPara>
        <m:oMathParaPr>
          <m:jc m:val="left"/>
        </m:oMathParaPr>
        <m:oMath>
          <m:r>
            <m:rPr>
              <m:sty m:val="p"/>
            </m:rPr>
            <w:rPr>
              <w:rFonts w:ascii="Cambria Math" w:eastAsiaTheme="minorEastAsia" w:hAnsi="Cambria Math" w:cs="Times New Roman"/>
            </w:rPr>
            <m:t>BAF=</m:t>
          </m:r>
          <m:f>
            <m:fPr>
              <m:ctrlPr>
                <w:rPr>
                  <w:rFonts w:ascii="Cambria Math" w:eastAsiaTheme="minorEastAsia" w:hAnsi="Cambria Math" w:cs="Times New Roman"/>
                  <w:iCs/>
                </w:rPr>
              </m:ctrlPr>
            </m:fPr>
            <m:num>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shoot</m:t>
                  </m:r>
                </m:sub>
              </m:sSub>
            </m:num>
            <m:den>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soil</m:t>
                  </m:r>
                </m:sub>
              </m:sSub>
            </m:den>
          </m:f>
        </m:oMath>
      </m:oMathPara>
    </w:p>
    <w:p w14:paraId="4A257203" w14:textId="06E6960C" w:rsidR="00390D3C" w:rsidRDefault="008E637A" w:rsidP="006850E3">
      <w:pPr>
        <w:widowControl w:val="0"/>
        <w:autoSpaceDE w:val="0"/>
        <w:autoSpaceDN w:val="0"/>
        <w:adjustRightInd w:val="0"/>
        <w:spacing w:line="360" w:lineRule="auto"/>
        <w:ind w:left="480" w:hanging="480"/>
        <w:jc w:val="both"/>
        <w:rPr>
          <w:rFonts w:eastAsiaTheme="minorEastAsia"/>
        </w:rPr>
      </w:pPr>
      <w:r>
        <w:t xml:space="preserve">Where, </w:t>
      </w:r>
      <m:oMath>
        <m:r>
          <m:rPr>
            <m:sty m:val="p"/>
          </m:rPr>
          <w:rPr>
            <w:rFonts w:ascii="Cambria Math" w:hAnsi="Cambria Math"/>
          </w:rPr>
          <m:t>H</m:t>
        </m:r>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shoot</m:t>
            </m:r>
          </m:sub>
        </m:sSub>
      </m:oMath>
      <w:r>
        <w:rPr>
          <w:i/>
          <w:iCs/>
          <w:vertAlign w:val="subscript"/>
        </w:rPr>
        <w:t xml:space="preserve"> </w:t>
      </w:r>
      <w:r>
        <w:t xml:space="preserve">is the </w:t>
      </w:r>
      <w:r w:rsidR="000C60E0">
        <w:t>concentration</w:t>
      </w:r>
      <w:r w:rsidR="00B25A25">
        <w:t>s</w:t>
      </w:r>
      <w:r w:rsidR="000C60E0">
        <w:t xml:space="preserve"> </w:t>
      </w:r>
      <w:r w:rsidR="00B25A25">
        <w:t xml:space="preserve">of heavy metals </w:t>
      </w:r>
      <w:r w:rsidR="000C60E0">
        <w:t>in</w:t>
      </w:r>
      <w:r>
        <w:t xml:space="preserve"> shoot (mg</w:t>
      </w:r>
      <w:r w:rsidR="00B25A25">
        <w:t>/</w:t>
      </w:r>
      <w:r>
        <w:t xml:space="preserve">kg dry weight), </w:t>
      </w:r>
      <m:oMath>
        <m:sSub>
          <m:sSubPr>
            <m:ctrlPr>
              <w:rPr>
                <w:rFonts w:ascii="Cambria Math" w:hAnsi="Cambria Math"/>
                <w:iCs/>
              </w:rPr>
            </m:ctrlPr>
          </m:sSubPr>
          <m:e>
            <m:r>
              <m:rPr>
                <m:sty m:val="p"/>
              </m:rPr>
              <w:rPr>
                <w:rFonts w:ascii="Cambria Math" w:hAnsi="Cambria Math"/>
              </w:rPr>
              <m:t>HM</m:t>
            </m:r>
          </m:e>
          <m:sub>
            <m:r>
              <m:rPr>
                <m:sty m:val="p"/>
              </m:rPr>
              <w:rPr>
                <w:rFonts w:ascii="Cambria Math" w:hAnsi="Cambria Math"/>
              </w:rPr>
              <m:t>soil</m:t>
            </m:r>
          </m:sub>
        </m:sSub>
      </m:oMath>
      <w:r>
        <w:rPr>
          <w:rFonts w:eastAsiaTheme="minorEastAsia"/>
        </w:rPr>
        <w:t xml:space="preserve"> is the </w:t>
      </w:r>
      <w:r w:rsidR="000C60E0">
        <w:rPr>
          <w:rFonts w:eastAsiaTheme="minorEastAsia"/>
        </w:rPr>
        <w:t>concentration</w:t>
      </w:r>
      <w:r w:rsidR="00B25A25">
        <w:rPr>
          <w:rFonts w:eastAsiaTheme="minorEastAsia"/>
        </w:rPr>
        <w:t>s of heavy metals</w:t>
      </w:r>
      <w:r>
        <w:rPr>
          <w:rFonts w:eastAsiaTheme="minorEastAsia"/>
        </w:rPr>
        <w:t xml:space="preserve"> in soil</w:t>
      </w:r>
      <w:r w:rsidR="00B25A25">
        <w:rPr>
          <w:rFonts w:eastAsiaTheme="minorEastAsia"/>
        </w:rPr>
        <w:t>s</w:t>
      </w:r>
      <w:r>
        <w:rPr>
          <w:rFonts w:eastAsiaTheme="minorEastAsia"/>
        </w:rPr>
        <w:t xml:space="preserve"> </w:t>
      </w:r>
      <w:r w:rsidR="00F36550">
        <w:rPr>
          <w:rFonts w:eastAsiaTheme="minorEastAsia"/>
        </w:rPr>
        <w:t xml:space="preserve">in </w:t>
      </w:r>
      <w:r>
        <w:rPr>
          <w:rFonts w:eastAsiaTheme="minorEastAsia"/>
        </w:rPr>
        <w:t>mg</w:t>
      </w:r>
      <w:r w:rsidR="007477C1">
        <w:rPr>
          <w:rFonts w:eastAsiaTheme="minorEastAsia"/>
        </w:rPr>
        <w:t>/</w:t>
      </w:r>
      <w:r>
        <w:rPr>
          <w:rFonts w:eastAsiaTheme="minorEastAsia"/>
        </w:rPr>
        <w:t>kg</w:t>
      </w:r>
      <w:r w:rsidR="00F36550">
        <w:rPr>
          <w:rFonts w:eastAsiaTheme="minorEastAsia"/>
        </w:rPr>
        <w:t xml:space="preserve"> </w:t>
      </w:r>
      <w:r w:rsidR="00F36550">
        <w:rPr>
          <w:rFonts w:eastAsiaTheme="minorEastAsia"/>
        </w:rPr>
        <w:fldChar w:fldCharType="begin" w:fldLock="1"/>
      </w:r>
      <w:r w:rsidR="00F36550">
        <w:rPr>
          <w:rFonts w:eastAsiaTheme="minorEastAsia"/>
        </w:rPr>
        <w:instrText>ADDIN CSL_CITATION {"citationItems":[{"id":"ITEM-1","itemData":{"DOI":"10.1007/s10653-023-01591-y","ISBN":"0123456789","ISSN":"15732983","PMID":"37209325","abstract":"Mining activity is one of the main sources to pollute soil, water and plants. An analysis of soil and plant samples around the Atrevida mining area in Catalonia (NE Spain) was preformed to determine potentially harmful elements (PHEs). Soil and plant samples were taken at eight locations around the mining area. The topsoil (0–15 cm) samples were analysed for physico-chemical properties by standard methods, by ICP-MS for Cd, Co, Cr, Cu, Fe, Ni, Pb and Zn, and were microwave-digested. Plant, root and shoot samples were digested separately, and heavy metals were analysed by AAS. Translocation factor (TF), biological concentration factor (BCF) and biological accumulation factor (BAF) were determined to assess the tolerance strategies developed by native species and to evaluate their potential for phytoremediation purposes. Soil pH was generally acid (5.48–6.72), with high soil organic matter (SOM) content and a sandy loamy or loamy texture. According to the agricultural soil values in southern Europe, our PHEs concentrations exceeded the toxicity thresholds. The highest root content of the most studied PHEs appeared in Thymus vulgaris L. and Festuca ovina L., while Biscutella laevigata L. accumulated more PHEs in shoots. The TF values were &gt; 1 in B. laevigata L., but BAF obtained &lt; 1, except Pb. B. laevigata L., and can be considered potentially useful for phytoremediation for having the capacity to restrict the accumulation of large PHEs amounts in roots and Pb translocation to shoots.","author":[{"dropping-particle":"","family":"Roca-Perez","given":"L.","non-dropping-particle":"","parse-names":false,"suffix":""},{"dropping-particle":"","family":"Boluda","given":"R.","non-dropping-particle":"","parse-names":false,"suffix":""},{"dropping-particle":"","family":"Rodríguez-Martín","given":"J. A.","non-dropping-particle":"","parse-names":false,"suffix":""},{"dropping-particle":"","family":"Ramos-Miras","given":"J.","non-dropping-particle":"","parse-names":false,"suffix":""},{"dropping-particle":"","family":"Tume","given":"P.","non-dropping-particle":"","parse-names":false,"suffix":""},{"dropping-particle":"","family":"Roca","given":"N.","non-dropping-particle":"","parse-names":false,"suffix":""},{"dropping-particle":"","family":"Bech","given":"J.","non-dropping-particle":"","parse-names":false,"suffix":""}],"container-title":"Environmental Geochemistry and Health","id":"ITEM-1","issue":"12","issued":{"date-parts":[["2023"]]},"page":"9215-9230","publisher":"Springer Netherlands","title":"Potentially harmful elements pollute soil and vegetation around the Atrevida mine (Tarragona, NE Spain)","type":"article-journal","volume":"45"},"uris":["http://www.mendeley.com/documents/?uuid=35bb109a-7670-4a3d-844a-06974632367a"]}],"mendeley":{"formattedCitation":"(Roca-Perez et al., 2023)","plainTextFormattedCitation":"(Roca-Perez et al., 2023)","previouslyFormattedCitation":"(Roca-Perez et al., 2023)"},"properties":{"noteIndex":0},"schema":"https://github.com/citation-style-language/schema/raw/master/csl-citation.json"}</w:instrText>
      </w:r>
      <w:r w:rsidR="00F36550">
        <w:rPr>
          <w:rFonts w:eastAsiaTheme="minorEastAsia"/>
        </w:rPr>
        <w:fldChar w:fldCharType="separate"/>
      </w:r>
      <w:r w:rsidR="00F36550" w:rsidRPr="00F36550">
        <w:rPr>
          <w:rFonts w:eastAsiaTheme="minorEastAsia"/>
          <w:noProof/>
        </w:rPr>
        <w:t>(Roca-Perez et al., 2023)</w:t>
      </w:r>
      <w:r w:rsidR="00F36550">
        <w:rPr>
          <w:rFonts w:eastAsiaTheme="minorEastAsia"/>
        </w:rPr>
        <w:fldChar w:fldCharType="end"/>
      </w:r>
    </w:p>
    <w:p w14:paraId="6B3879F1" w14:textId="76661BA7" w:rsidR="00390D3C" w:rsidRDefault="00390D3C" w:rsidP="006850E3">
      <w:pPr>
        <w:spacing w:line="360" w:lineRule="auto"/>
        <w:jc w:val="both"/>
        <w:rPr>
          <w:rFonts w:eastAsiaTheme="minorEastAsia"/>
        </w:rPr>
      </w:pPr>
    </w:p>
    <w:p w14:paraId="6FE911AB" w14:textId="1E0F4862" w:rsidR="00F81783" w:rsidRPr="004B1325" w:rsidRDefault="004B1325" w:rsidP="006850E3">
      <w:pPr>
        <w:spacing w:line="360" w:lineRule="auto"/>
        <w:jc w:val="both"/>
        <w:rPr>
          <w:rFonts w:eastAsiaTheme="minorEastAsia" w:cs="Times New Roman"/>
          <w:iCs/>
        </w:rPr>
      </w:pPr>
      <m:oMathPara>
        <m:oMathParaPr>
          <m:jc m:val="left"/>
        </m:oMathParaPr>
        <m:oMath>
          <m:r>
            <m:rPr>
              <m:sty m:val="p"/>
            </m:rPr>
            <w:rPr>
              <w:rFonts w:ascii="Cambria Math" w:eastAsiaTheme="minorEastAsia" w:hAnsi="Cambria Math" w:cs="Times New Roman"/>
            </w:rPr>
            <m:t>TF=</m:t>
          </m:r>
          <m:f>
            <m:fPr>
              <m:ctrlPr>
                <w:rPr>
                  <w:rFonts w:ascii="Cambria Math" w:eastAsiaTheme="minorEastAsia" w:hAnsi="Cambria Math" w:cs="Times New Roman"/>
                  <w:iCs/>
                </w:rPr>
              </m:ctrlPr>
            </m:fPr>
            <m:num>
              <m:r>
                <m:rPr>
                  <m:sty m:val="p"/>
                </m:rPr>
                <w:rPr>
                  <w:rFonts w:ascii="Cambria Math" w:eastAsiaTheme="minorEastAsia" w:hAnsi="Cambria Math" w:cs="Times New Roman"/>
                </w:rPr>
                <m:t>H</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shoot</m:t>
                  </m:r>
                </m:sub>
              </m:sSub>
            </m:num>
            <m:den>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root</m:t>
                  </m:r>
                </m:sub>
              </m:sSub>
            </m:den>
          </m:f>
        </m:oMath>
      </m:oMathPara>
    </w:p>
    <w:p w14:paraId="7A702C25" w14:textId="06B31FAA" w:rsidR="002D7A36" w:rsidRDefault="008E637A" w:rsidP="006850E3">
      <w:pPr>
        <w:spacing w:before="240" w:line="360" w:lineRule="auto"/>
        <w:jc w:val="both"/>
        <w:rPr>
          <w:rFonts w:eastAsiaTheme="minorEastAsia"/>
        </w:rPr>
      </w:pPr>
      <w:r>
        <w:rPr>
          <w:rFonts w:eastAsiaTheme="minorEastAsia"/>
        </w:rPr>
        <w:t xml:space="preserve">Where, </w:t>
      </w:r>
      <m:oMath>
        <m:r>
          <m:rPr>
            <m:sty m:val="p"/>
          </m:rPr>
          <w:rPr>
            <w:rFonts w:ascii="Cambria Math" w:eastAsiaTheme="minorEastAsia" w:hAnsi="Cambria Math"/>
          </w:rPr>
          <m:t>H</m:t>
        </m:r>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shoot</m:t>
            </m:r>
          </m:sub>
        </m:sSub>
      </m:oMath>
      <w:r>
        <w:rPr>
          <w:rFonts w:eastAsiaTheme="minorEastAsia"/>
          <w:vertAlign w:val="subscript"/>
        </w:rPr>
        <w:t xml:space="preserve"> </w:t>
      </w:r>
      <w:r>
        <w:rPr>
          <w:rFonts w:eastAsiaTheme="minorEastAsia"/>
        </w:rPr>
        <w:t xml:space="preserve">is </w:t>
      </w:r>
      <w:r w:rsidR="00B25A25">
        <w:rPr>
          <w:rFonts w:eastAsiaTheme="minorEastAsia"/>
        </w:rPr>
        <w:t>the</w:t>
      </w:r>
      <w:r w:rsidR="004020B9">
        <w:rPr>
          <w:rFonts w:eastAsiaTheme="minorEastAsia"/>
        </w:rPr>
        <w:t xml:space="preserve"> heavy</w:t>
      </w:r>
      <w:r>
        <w:rPr>
          <w:rFonts w:eastAsiaTheme="minorEastAsia"/>
        </w:rPr>
        <w:t xml:space="preserve"> metal</w:t>
      </w:r>
      <w:r w:rsidR="00B25A25">
        <w:rPr>
          <w:rFonts w:eastAsiaTheme="minorEastAsia"/>
        </w:rPr>
        <w:t>s concentrations</w:t>
      </w:r>
      <w:r>
        <w:rPr>
          <w:rFonts w:eastAsiaTheme="minorEastAsia"/>
        </w:rPr>
        <w:t xml:space="preserve"> in shoot (</w:t>
      </w:r>
      <w:r>
        <w:t>mg</w:t>
      </w:r>
      <w:r w:rsidR="008A7E5F">
        <w:t>/</w:t>
      </w:r>
      <w:r>
        <w:t xml:space="preserve">kg dry weight), </w:t>
      </w:r>
      <m:oMath>
        <m:sSub>
          <m:sSubPr>
            <m:ctrlPr>
              <w:rPr>
                <w:rFonts w:ascii="Cambria Math" w:hAnsi="Cambria Math"/>
                <w:i/>
              </w:rPr>
            </m:ctrlPr>
          </m:sSubPr>
          <m:e>
            <m:r>
              <w:rPr>
                <w:rFonts w:ascii="Cambria Math" w:hAnsi="Cambria Math"/>
              </w:rPr>
              <m:t>M</m:t>
            </m:r>
          </m:e>
          <m:sub>
            <m:r>
              <w:rPr>
                <w:rFonts w:ascii="Cambria Math" w:hAnsi="Cambria Math"/>
              </w:rPr>
              <m:t>root</m:t>
            </m:r>
          </m:sub>
        </m:sSub>
      </m:oMath>
      <w:r>
        <w:rPr>
          <w:rFonts w:eastAsiaTheme="minorEastAsia"/>
        </w:rPr>
        <w:t xml:space="preserve"> is the </w:t>
      </w:r>
      <w:r w:rsidR="004020B9">
        <w:rPr>
          <w:rFonts w:eastAsiaTheme="minorEastAsia"/>
        </w:rPr>
        <w:t>heavy</w:t>
      </w:r>
      <w:r>
        <w:rPr>
          <w:rFonts w:eastAsiaTheme="minorEastAsia"/>
        </w:rPr>
        <w:t xml:space="preserve"> metal</w:t>
      </w:r>
      <w:r w:rsidR="008A7E5F">
        <w:rPr>
          <w:rFonts w:eastAsiaTheme="minorEastAsia"/>
        </w:rPr>
        <w:t>s concentrations</w:t>
      </w:r>
      <w:r>
        <w:rPr>
          <w:rFonts w:eastAsiaTheme="minorEastAsia"/>
        </w:rPr>
        <w:t xml:space="preserve"> in root</w:t>
      </w:r>
      <w:r w:rsidR="00AD175E">
        <w:rPr>
          <w:rFonts w:eastAsiaTheme="minorEastAsia"/>
        </w:rPr>
        <w:t xml:space="preserve"> in</w:t>
      </w:r>
      <w:r>
        <w:rPr>
          <w:rFonts w:eastAsiaTheme="minorEastAsia"/>
        </w:rPr>
        <w:t xml:space="preserve"> mg</w:t>
      </w:r>
      <w:r w:rsidR="00AD175E">
        <w:rPr>
          <w:rFonts w:eastAsiaTheme="minorEastAsia"/>
        </w:rPr>
        <w:t>/</w:t>
      </w:r>
      <w:r>
        <w:rPr>
          <w:rFonts w:eastAsiaTheme="minorEastAsia"/>
        </w:rPr>
        <w:t>kg</w:t>
      </w:r>
      <w:r w:rsidR="00F36550">
        <w:rPr>
          <w:rFonts w:eastAsiaTheme="minorEastAsia"/>
        </w:rPr>
        <w:t xml:space="preserve"> </w:t>
      </w:r>
      <w:r w:rsidR="00F36550">
        <w:rPr>
          <w:rFonts w:eastAsiaTheme="minorEastAsia"/>
        </w:rPr>
        <w:fldChar w:fldCharType="begin" w:fldLock="1"/>
      </w:r>
      <w:r w:rsidR="007A3D82">
        <w:rPr>
          <w:rFonts w:eastAsiaTheme="minorEastAsia"/>
        </w:rPr>
        <w:instrText>ADDIN CSL_CITATION {"citationItems":[{"id":"ITEM-1","itemData":{"DOI":"10.1007/s13762-018-1823-7","ISBN":"0123456789","ISSN":"17352630","abstract":"The aim of this study was to evaluate the usefulness of Phalaris arundinacea, Salix viminalis and Zea mays to the phytoremediation of the soil contaminated with nickel. A 2-year microplot experiment was carried out with plants growing on Ni-contaminated soil. Microplots (1 m2 × 1 m deep) were filled with Haplic Luvisols soil. Simulated soil contamination with Ni was introduced in the following doses: 0—no metals, Ni1—60, Ni2—100 and Ni3—240 mg kg−1. The phytoremediation potential of plants was evaluated using a tolerance index, bioaccumulation factor, and translocation factor. None of the tested plants was a species with high Ni phytoremediation potential. All of them demonstrated a total lack of usefulness for phytoextraction; however, they can be in some way useful for phytostabilization. Z. mays accumulated large amounts of Ni in the roots, which made it useful for phytostabilization, but, at the same time, showed little tolerance to this metal. For this reason, it can be successfully used only on soils medium-contaminated with Ni, where a large yield decrease did not occur. Its biomass may be safely used as cattle feed, as the Ni transfer from roots to shoots was strongly restricted. P. arundinacea and S. viminalis accumulated too little Ni in the roots to be considered as typical phytostabilization plants. However, they may be helpful for phytostabilization due to their high tolerance to Ni. These plants can grow in the soil contaminated with Ni, acting as a protection against soil erosion or the spread of contamination.","author":[{"dropping-particle":"","family":"Korzeniowska","given":"J.","non-dropping-particle":"","parse-names":false,"suffix":""},{"dropping-particle":"","family":"Stanislawska-Glubiak","given":"E.","non-dropping-particle":"","parse-names":false,"suffix":""}],"container-title":"International Journal of Environmental Science and Technology","id":"ITEM-1","issue":"4","issued":{"date-parts":[["2019"]]},"page":"1999-2008","publisher":"Springer Berlin Heidelberg","title":"Phytoremediation potential of Phalaris arundinacea, Salix viminalis and Zea mays for nickel-contaminated soils","type":"article-journal","volume":"16"},"uris":["http://www.mendeley.com/documents/?uuid=0b8a80d7-8177-4895-aad4-4b1a8dc6ffde"]}],"mendeley":{"formattedCitation":"(Korzeniowska &amp; Stanislawska-Glubiak, 2019)","plainTextFormattedCitation":"(Korzeniowska &amp; Stanislawska-Glubiak, 2019)","previouslyFormattedCitation":"(Korzeniowska &amp; Stanislawska-Glubiak, 2019)"},"properties":{"noteIndex":0},"schema":"https://github.com/citation-style-language/schema/raw/master/csl-citation.json"}</w:instrText>
      </w:r>
      <w:r w:rsidR="00F36550">
        <w:rPr>
          <w:rFonts w:eastAsiaTheme="minorEastAsia"/>
        </w:rPr>
        <w:fldChar w:fldCharType="separate"/>
      </w:r>
      <w:r w:rsidR="00F36550" w:rsidRPr="00F36550">
        <w:rPr>
          <w:rFonts w:eastAsiaTheme="minorEastAsia"/>
          <w:noProof/>
        </w:rPr>
        <w:t>(Korzeniowska &amp; Stanislawska-Glubiak, 2019)</w:t>
      </w:r>
      <w:r w:rsidR="00F36550">
        <w:rPr>
          <w:rFonts w:eastAsiaTheme="minorEastAsia"/>
        </w:rPr>
        <w:fldChar w:fldCharType="end"/>
      </w:r>
    </w:p>
    <w:p w14:paraId="17E7E082" w14:textId="21ED2647" w:rsidR="00F75618" w:rsidRPr="004B1325" w:rsidRDefault="004B1325" w:rsidP="006850E3">
      <w:pPr>
        <w:spacing w:before="240" w:line="360" w:lineRule="auto"/>
        <w:jc w:val="both"/>
        <w:rPr>
          <w:rFonts w:eastAsiaTheme="minorEastAsia"/>
          <w:iCs/>
        </w:rPr>
      </w:pPr>
      <m:oMathPara>
        <m:oMath>
          <m:r>
            <m:rPr>
              <m:sty m:val="p"/>
            </m:rPr>
            <w:rPr>
              <w:rFonts w:ascii="Cambria Math" w:eastAsiaTheme="minorEastAsia" w:hAnsi="Cambria Math" w:cs="Cambria Math"/>
            </w:rPr>
            <m:t>RF (%)=</m:t>
          </m:r>
          <m:f>
            <m:fPr>
              <m:ctrlPr>
                <w:rPr>
                  <w:rFonts w:ascii="Cambria Math" w:eastAsiaTheme="minorEastAsia" w:hAnsi="Cambria Math"/>
                  <w:iCs/>
                </w:rPr>
              </m:ctrlPr>
            </m:fPr>
            <m:num>
              <m:sSub>
                <m:sSubPr>
                  <m:ctrlPr>
                    <w:rPr>
                      <w:rFonts w:ascii="Cambria Math" w:eastAsiaTheme="minorEastAsia" w:hAnsi="Cambria Math" w:cs="Cambria Math"/>
                      <w:iCs/>
                    </w:rPr>
                  </m:ctrlPr>
                </m:sSubPr>
                <m:e>
                  <m:r>
                    <m:rPr>
                      <m:sty m:val="p"/>
                    </m:rPr>
                    <w:rPr>
                      <w:rFonts w:ascii="Cambria Math" w:eastAsiaTheme="minorEastAsia" w:hAnsi="Cambria Math" w:cs="Cambria Math"/>
                    </w:rPr>
                    <m:t>HM</m:t>
                  </m:r>
                </m:e>
                <m:sub>
                  <m:r>
                    <m:rPr>
                      <m:sty m:val="p"/>
                    </m:rPr>
                    <w:rPr>
                      <w:rFonts w:ascii="Cambria Math" w:eastAsiaTheme="minorEastAsia" w:hAnsi="Cambria Math" w:cs="Cambria Math"/>
                    </w:rPr>
                    <m:t xml:space="preserve">plant </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DW</m:t>
                  </m:r>
                </m:e>
                <m:sub>
                  <m:r>
                    <m:rPr>
                      <m:sty m:val="p"/>
                    </m:rPr>
                    <w:rPr>
                      <w:rFonts w:ascii="Cambria Math" w:hAnsi="Cambria Math"/>
                    </w:rPr>
                    <m:t>plant</m:t>
                  </m:r>
                </m:sub>
              </m:sSub>
            </m:num>
            <m:den>
              <m:sSub>
                <m:sSubPr>
                  <m:ctrlPr>
                    <w:rPr>
                      <w:rFonts w:ascii="Cambria Math" w:eastAsiaTheme="minorEastAsia" w:hAnsi="Cambria Math" w:cs="Cambria Math"/>
                      <w:iCs/>
                    </w:rPr>
                  </m:ctrlPr>
                </m:sSubPr>
                <m:e>
                  <m:r>
                    <m:rPr>
                      <m:sty m:val="p"/>
                    </m:rPr>
                    <w:rPr>
                      <w:rFonts w:ascii="Cambria Math" w:eastAsiaTheme="minorEastAsia" w:hAnsi="Cambria Math" w:cs="Cambria Math"/>
                    </w:rPr>
                    <m:t>HM</m:t>
                  </m:r>
                </m:e>
                <m:sub>
                  <m:r>
                    <m:rPr>
                      <m:sty m:val="p"/>
                    </m:rPr>
                    <w:rPr>
                      <w:rFonts w:ascii="Cambria Math" w:eastAsiaTheme="minorEastAsia" w:hAnsi="Cambria Math" w:cs="Cambria Math"/>
                    </w:rPr>
                    <m:t>soil</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W</m:t>
                  </m:r>
                </m:e>
                <m:sub>
                  <m:r>
                    <m:rPr>
                      <m:sty m:val="p"/>
                    </m:rPr>
                    <w:rPr>
                      <w:rFonts w:ascii="Cambria Math" w:hAnsi="Cambria Math"/>
                    </w:rPr>
                    <m:t>soil</m:t>
                  </m:r>
                </m:sub>
              </m:sSub>
            </m:den>
          </m:f>
          <m:r>
            <m:rPr>
              <m:sty m:val="p"/>
            </m:rPr>
            <w:rPr>
              <w:rFonts w:ascii="Cambria Math" w:hAnsi="Cambria Math"/>
            </w:rPr>
            <m:t>×100</m:t>
          </m:r>
        </m:oMath>
      </m:oMathPara>
    </w:p>
    <w:p w14:paraId="047D5243" w14:textId="31DE9983" w:rsidR="008E637A" w:rsidRPr="00620B87" w:rsidRDefault="008E637A" w:rsidP="006850E3">
      <w:pPr>
        <w:spacing w:line="360" w:lineRule="auto"/>
        <w:jc w:val="both"/>
      </w:pPr>
      <w:r w:rsidRPr="008E637A">
        <w:t xml:space="preserve">Where, </w:t>
      </w:r>
      <m:oMath>
        <m:sSub>
          <m:sSubPr>
            <m:ctrlPr>
              <w:rPr>
                <w:rFonts w:ascii="Cambria Math" w:hAnsi="Cambria Math"/>
              </w:rPr>
            </m:ctrlPr>
          </m:sSubPr>
          <m:e>
            <m:r>
              <m:rPr>
                <m:sty m:val="p"/>
              </m:rPr>
              <w:rPr>
                <w:rFonts w:ascii="Cambria Math" w:hAnsi="Cambria Math"/>
              </w:rPr>
              <m:t>HM</m:t>
            </m:r>
          </m:e>
          <m:sub>
            <m:r>
              <w:rPr>
                <w:rFonts w:ascii="Cambria Math" w:hAnsi="Cambria Math"/>
              </w:rPr>
              <m:t>plant</m:t>
            </m:r>
          </m:sub>
        </m:sSub>
      </m:oMath>
      <w:r w:rsidRPr="008E637A">
        <w:t xml:space="preserve"> is </w:t>
      </w:r>
      <w:r w:rsidR="000C60E0">
        <w:t>the</w:t>
      </w:r>
      <w:r w:rsidRPr="008E637A">
        <w:t xml:space="preserve"> </w:t>
      </w:r>
      <w:r w:rsidR="000C60E0">
        <w:t>concentration</w:t>
      </w:r>
      <w:r w:rsidR="008A7E5F">
        <w:t xml:space="preserve">s of </w:t>
      </w:r>
      <w:r w:rsidR="008A7E5F" w:rsidRPr="008E637A">
        <w:t>heavy metal</w:t>
      </w:r>
      <w:r w:rsidR="008A7E5F">
        <w:t>s</w:t>
      </w:r>
      <w:r w:rsidR="000C60E0">
        <w:t xml:space="preserve"> </w:t>
      </w:r>
      <w:r w:rsidRPr="008E637A">
        <w:t>in</w:t>
      </w:r>
      <w:r w:rsidR="004020B9">
        <w:t xml:space="preserve"> </w:t>
      </w:r>
      <w:r w:rsidRPr="008E637A">
        <w:t>plant</w:t>
      </w:r>
      <w:r w:rsidR="008A7E5F">
        <w:t>s</w:t>
      </w:r>
      <w:r w:rsidRPr="008E637A">
        <w:t xml:space="preserve"> (mg/kg), </w:t>
      </w:r>
      <m:oMath>
        <m:sSub>
          <m:sSubPr>
            <m:ctrlPr>
              <w:rPr>
                <w:rFonts w:ascii="Cambria Math" w:hAnsi="Cambria Math"/>
              </w:rPr>
            </m:ctrlPr>
          </m:sSubPr>
          <m:e>
            <m:r>
              <m:rPr>
                <m:sty m:val="p"/>
              </m:rPr>
              <w:rPr>
                <w:rFonts w:ascii="Cambria Math" w:hAnsi="Cambria Math"/>
              </w:rPr>
              <m:t>DW</m:t>
            </m:r>
          </m:e>
          <m:sub>
            <m:r>
              <w:rPr>
                <w:rFonts w:ascii="Cambria Math" w:hAnsi="Cambria Math"/>
              </w:rPr>
              <m:t>plant</m:t>
            </m:r>
          </m:sub>
        </m:sSub>
      </m:oMath>
      <w:r w:rsidRPr="008E637A">
        <w:t xml:space="preserve"> </w:t>
      </w:r>
      <w:r w:rsidR="008A7E5F">
        <w:t>refers</w:t>
      </w:r>
      <w:r w:rsidRPr="008E637A">
        <w:t xml:space="preserve"> dry </w:t>
      </w:r>
      <w:r w:rsidR="008D6F64">
        <w:t>weight</w:t>
      </w:r>
      <w:r w:rsidRPr="008E637A">
        <w:t xml:space="preserve"> of the plant</w:t>
      </w:r>
      <w:r w:rsidR="008A7E5F">
        <w:t>s</w:t>
      </w:r>
      <w:r w:rsidRPr="008E637A">
        <w:t xml:space="preserve"> (g), </w:t>
      </w:r>
      <m:oMath>
        <m:sSub>
          <m:sSubPr>
            <m:ctrlPr>
              <w:rPr>
                <w:rFonts w:ascii="Cambria Math" w:hAnsi="Cambria Math"/>
              </w:rPr>
            </m:ctrlPr>
          </m:sSubPr>
          <m:e>
            <m:r>
              <m:rPr>
                <m:sty m:val="p"/>
              </m:rPr>
              <w:rPr>
                <w:rFonts w:ascii="Cambria Math" w:hAnsi="Cambria Math"/>
              </w:rPr>
              <m:t>HM</m:t>
            </m:r>
          </m:e>
          <m:sub>
            <m:r>
              <w:rPr>
                <w:rFonts w:ascii="Cambria Math" w:hAnsi="Cambria Math"/>
              </w:rPr>
              <m:t>soil</m:t>
            </m:r>
          </m:sub>
        </m:sSub>
      </m:oMath>
      <w:r w:rsidRPr="008E637A">
        <w:t xml:space="preserve"> </w:t>
      </w:r>
      <w:r w:rsidR="008A7E5F">
        <w:t>refers</w:t>
      </w:r>
      <w:r w:rsidRPr="008E637A">
        <w:t xml:space="preserve"> total</w:t>
      </w:r>
      <w:r w:rsidR="000C60E0">
        <w:t xml:space="preserve"> heavy metal</w:t>
      </w:r>
      <w:r w:rsidR="008A7E5F">
        <w:t>s</w:t>
      </w:r>
      <w:r w:rsidR="000C60E0">
        <w:t xml:space="preserve"> concentration</w:t>
      </w:r>
      <w:r w:rsidR="008A7E5F">
        <w:t>s</w:t>
      </w:r>
      <w:r w:rsidRPr="008E637A">
        <w:t xml:space="preserve"> in  soil</w:t>
      </w:r>
      <w:r w:rsidR="008A7E5F">
        <w:t>s</w:t>
      </w:r>
      <w:r w:rsidRPr="008E637A">
        <w:t xml:space="preserve"> (mg/kg) and </w:t>
      </w:r>
      <m:oMath>
        <m:sSub>
          <m:sSubPr>
            <m:ctrlPr>
              <w:rPr>
                <w:rFonts w:ascii="Cambria Math" w:hAnsi="Cambria Math"/>
              </w:rPr>
            </m:ctrlPr>
          </m:sSubPr>
          <m:e>
            <m:r>
              <m:rPr>
                <m:sty m:val="p"/>
              </m:rPr>
              <w:rPr>
                <w:rFonts w:ascii="Cambria Math" w:hAnsi="Cambria Math"/>
              </w:rPr>
              <m:t>W</m:t>
            </m:r>
          </m:e>
          <m:sub>
            <m:r>
              <w:rPr>
                <w:rFonts w:ascii="Cambria Math" w:hAnsi="Cambria Math"/>
              </w:rPr>
              <m:t>soil</m:t>
            </m:r>
          </m:sub>
        </m:sSub>
      </m:oMath>
      <w:r w:rsidR="000C60E0">
        <w:rPr>
          <w:rFonts w:eastAsiaTheme="minorEastAsia"/>
        </w:rPr>
        <w:t xml:space="preserve"> </w:t>
      </w:r>
      <w:r w:rsidRPr="008E637A">
        <w:t xml:space="preserve">is the </w:t>
      </w:r>
      <w:r w:rsidR="007477C1">
        <w:t>weight (g)</w:t>
      </w:r>
      <w:r w:rsidRPr="008E637A">
        <w:t xml:space="preserve"> of soil</w:t>
      </w:r>
      <w:r w:rsidR="008A7E5F">
        <w:t>s</w:t>
      </w:r>
      <w:r w:rsidRPr="008E637A">
        <w:t xml:space="preserve"> in </w:t>
      </w:r>
      <w:r w:rsidR="008A7E5F">
        <w:t>the</w:t>
      </w:r>
      <w:r w:rsidRPr="008E637A">
        <w:t xml:space="preserve"> pot</w:t>
      </w:r>
      <w:r w:rsidR="008A7E5F">
        <w:t>s</w:t>
      </w:r>
      <w:r w:rsidR="007A3D82">
        <w:t xml:space="preserve"> </w:t>
      </w:r>
      <w:r w:rsidR="003A28D1">
        <w:fldChar w:fldCharType="begin" w:fldLock="1"/>
      </w:r>
      <w:r w:rsidR="00443ED3">
        <w:instrText>ADDIN CSL_CITATION {"citationItems":[{"id":"ITEM-1","itemData":{"DOI":"10.1080/15226514.2010.483259","ISSN":"15226514","PMID":"21598792","abstract":"The study deals with phytoextraction of Zn and Cd by Leucaena leucocephala grown on effluent fed and lownitrogen soils collected from S1, S2, and S3 sites, representing decreasing metal content with increasing distance from the effluent drain. Plant nitrogen fixation potential and soil micro-biochemical attributes against metal stress were also assessed. Increasing soil metal content and plant growth enhanced metal accumulation. Relatively greater amount of Zn than Cd was accumulated by L. leucocephala, which exceeded in roots with that of other parts. Remediation factor for Cd was maximum (3.6%) in S2 grown plant. Nodule numbers, their biomass, nitrogenase activity, and leghaemoglobin contentwere maximum in plants grown in S3 andminimum in S1 soil havingmaximummetals.Maximum soil organic C, total N, Cmic, and Nmic, respiration rate, ATP content, and enzymatic activities in response to phytoremediation was recorded in S3 followed by S2 and S1. Phytoremediation for a year enhanced extractable Zn and Cd by 36% and 45%, and their total removal by 20% and 30%, respectively from S2, which suggests the possible application of L. leucocephala for the remediation of metal contaminated sites and their fertility restoration by improving microbial functionalities and N-pool. © Taylor &amp; Francis Group, LLC.","author":[{"dropping-particle":"","family":"Saraswat","given":"Shweta","non-dropping-particle":"","parse-names":false,"suffix":""},{"dropping-particle":"","family":"Rai","given":"J. P.N.","non-dropping-particle":"","parse-names":false,"suffix":""}],"container-title":"International Journal of Phytoremediation","id":"ITEM-1","issue":"3","issued":{"date-parts":[["2011"]]},"page":"271-288","title":"Prospective application of leucaena leucocephala for phytoextraction of Cd and Zn and nitrogen fixation in metal polluted soils","type":"article-journal","volume":"13"},"uris":["http://www.mendeley.com/documents/?uuid=af2f5832-f567-4857-acfc-80b6e517e1d6"]}],"mendeley":{"formattedCitation":"(Saraswat &amp; Rai, 2011)","plainTextFormattedCitation":"(Saraswat &amp; Rai, 2011)","previouslyFormattedCitation":"(Saraswat &amp; Rai, 2011)"},"properties":{"noteIndex":0},"schema":"https://github.com/citation-style-language/schema/raw/master/csl-citation.json"}</w:instrText>
      </w:r>
      <w:r w:rsidR="003A28D1">
        <w:fldChar w:fldCharType="separate"/>
      </w:r>
      <w:r w:rsidR="003A28D1" w:rsidRPr="003A28D1">
        <w:rPr>
          <w:noProof/>
        </w:rPr>
        <w:t>(Saraswat &amp; Rai, 2011)</w:t>
      </w:r>
      <w:r w:rsidR="003A28D1">
        <w:fldChar w:fldCharType="end"/>
      </w:r>
    </w:p>
    <w:p w14:paraId="57753698" w14:textId="56E84209" w:rsidR="001C4186" w:rsidRPr="008C3B74" w:rsidRDefault="00AA12BE" w:rsidP="00C45FDF">
      <w:pPr>
        <w:rPr>
          <w:b/>
          <w:bCs/>
        </w:rPr>
      </w:pPr>
      <w:r>
        <w:rPr>
          <w:b/>
          <w:bCs/>
        </w:rPr>
        <w:t>2</w:t>
      </w:r>
      <w:r w:rsidR="004E3BC2">
        <w:rPr>
          <w:b/>
          <w:bCs/>
        </w:rPr>
        <w:t xml:space="preserve">.4 </w:t>
      </w:r>
      <w:r w:rsidR="001C4186" w:rsidRPr="008C3B74">
        <w:rPr>
          <w:b/>
          <w:bCs/>
        </w:rPr>
        <w:t>Statistical analysis</w:t>
      </w:r>
    </w:p>
    <w:p w14:paraId="3E4F8AD4" w14:textId="6E96660A" w:rsidR="008A3E25" w:rsidRDefault="008A3E25" w:rsidP="006626A3">
      <w:pPr>
        <w:spacing w:line="360" w:lineRule="auto"/>
        <w:ind w:firstLine="720"/>
        <w:jc w:val="both"/>
      </w:pPr>
      <w:r>
        <w:t>All</w:t>
      </w:r>
      <w:r w:rsidR="00350384">
        <w:t xml:space="preserve"> research</w:t>
      </w:r>
      <w:r>
        <w:t xml:space="preserve"> data</w:t>
      </w:r>
      <w:r w:rsidR="00350384">
        <w:t xml:space="preserve"> in current study was</w:t>
      </w:r>
      <w:r>
        <w:t xml:space="preserve"> </w:t>
      </w:r>
      <w:r w:rsidR="00350384">
        <w:t xml:space="preserve">presented as </w:t>
      </w:r>
      <w:r w:rsidR="00350384" w:rsidRPr="008A3E25">
        <w:t>mean</w:t>
      </w:r>
      <w:r w:rsidR="00350384">
        <w:t xml:space="preserve"> </w:t>
      </w:r>
      <w:r w:rsidR="00350384" w:rsidRPr="008A3E25">
        <w:t>±</w:t>
      </w:r>
      <w:r w:rsidR="00350384">
        <w:t xml:space="preserve"> </w:t>
      </w:r>
      <w:r w:rsidR="00350384" w:rsidRPr="008A3E25">
        <w:t>SD</w:t>
      </w:r>
      <w:r w:rsidRPr="008A3E25">
        <w:t xml:space="preserve"> and </w:t>
      </w:r>
      <w:r w:rsidR="00350384">
        <w:t xml:space="preserve">ANOVA </w:t>
      </w:r>
      <w:r w:rsidR="00C938C6">
        <w:t>(</w:t>
      </w:r>
      <w:r w:rsidRPr="008A3E25">
        <w:t>analysis of variance</w:t>
      </w:r>
      <w:r w:rsidR="00C938C6">
        <w:t>)</w:t>
      </w:r>
      <w:r w:rsidRPr="008A3E25">
        <w:t xml:space="preserve"> replicates </w:t>
      </w:r>
      <w:r w:rsidR="00C938C6">
        <w:t xml:space="preserve">thrice </w:t>
      </w:r>
      <w:r w:rsidRPr="008A3E25">
        <w:t xml:space="preserve">and </w:t>
      </w:r>
      <w:r w:rsidR="00D304CD">
        <w:t>level of significance</w:t>
      </w:r>
      <w:r>
        <w:t xml:space="preserve"> </w:t>
      </w:r>
      <w:r w:rsidR="00B46216">
        <w:t>at P&lt;0.05.</w:t>
      </w:r>
      <w:r w:rsidR="00C938C6">
        <w:t xml:space="preserve"> GraphPad Prism was used as graphical tool.</w:t>
      </w:r>
    </w:p>
    <w:p w14:paraId="0D807639" w14:textId="1A88AD06" w:rsidR="00554930" w:rsidRPr="004E3BC2" w:rsidRDefault="00554930" w:rsidP="004E3BC2">
      <w:pPr>
        <w:pStyle w:val="ListParagraph"/>
        <w:numPr>
          <w:ilvl w:val="0"/>
          <w:numId w:val="2"/>
        </w:numPr>
        <w:rPr>
          <w:rStyle w:val="SubtleEmphasis"/>
          <w:b/>
          <w:bCs/>
          <w:i w:val="0"/>
          <w:iCs w:val="0"/>
          <w:color w:val="000000" w:themeColor="text1"/>
        </w:rPr>
      </w:pPr>
      <w:r w:rsidRPr="004E3BC2">
        <w:rPr>
          <w:rStyle w:val="SubtleEmphasis"/>
          <w:b/>
          <w:bCs/>
          <w:i w:val="0"/>
          <w:iCs w:val="0"/>
          <w:color w:val="000000" w:themeColor="text1"/>
        </w:rPr>
        <w:t>R</w:t>
      </w:r>
      <w:r w:rsidR="00A96E98" w:rsidRPr="004E3BC2">
        <w:rPr>
          <w:rStyle w:val="SubtleEmphasis"/>
          <w:b/>
          <w:bCs/>
          <w:i w:val="0"/>
          <w:iCs w:val="0"/>
          <w:color w:val="000000" w:themeColor="text1"/>
        </w:rPr>
        <w:t>ESULTS AND DISCUSSION</w:t>
      </w:r>
    </w:p>
    <w:p w14:paraId="72073E98" w14:textId="084C15A9" w:rsidR="00B6525D" w:rsidRPr="00191C17" w:rsidRDefault="004E3BC2" w:rsidP="006850E3">
      <w:pPr>
        <w:pStyle w:val="Subtitle"/>
        <w:spacing w:line="360" w:lineRule="auto"/>
        <w:jc w:val="both"/>
        <w:rPr>
          <w:b/>
          <w:bCs/>
          <w:color w:val="auto"/>
        </w:rPr>
      </w:pPr>
      <w:r>
        <w:rPr>
          <w:b/>
          <w:bCs/>
          <w:color w:val="auto"/>
        </w:rPr>
        <w:t xml:space="preserve">3.1 </w:t>
      </w:r>
      <w:r w:rsidR="00B6525D" w:rsidRPr="00191C17">
        <w:rPr>
          <w:b/>
          <w:bCs/>
          <w:color w:val="auto"/>
        </w:rPr>
        <w:t>Physico-chemical properties of soils</w:t>
      </w:r>
    </w:p>
    <w:p w14:paraId="08CBF93F" w14:textId="033A2B6D" w:rsidR="00DE318E" w:rsidRPr="00DE318E" w:rsidRDefault="00DE318E" w:rsidP="006850E3">
      <w:pPr>
        <w:spacing w:line="360" w:lineRule="auto"/>
        <w:ind w:firstLine="720"/>
        <w:jc w:val="both"/>
      </w:pPr>
      <w:r>
        <w:t xml:space="preserve">The </w:t>
      </w:r>
      <w:r w:rsidR="00D304CD">
        <w:t xml:space="preserve">soils </w:t>
      </w:r>
      <w:proofErr w:type="spellStart"/>
      <w:r>
        <w:t>physico</w:t>
      </w:r>
      <w:proofErr w:type="spellEnd"/>
      <w:r>
        <w:t>-chemical properties are s</w:t>
      </w:r>
      <w:r w:rsidR="008A378C">
        <w:t>h</w:t>
      </w:r>
      <w:r>
        <w:t>own in</w:t>
      </w:r>
      <w:r w:rsidR="007A5725">
        <w:t xml:space="preserve"> Table 1</w:t>
      </w:r>
      <w:r w:rsidR="00B627B1">
        <w:t>. The values of textural soil parameter</w:t>
      </w:r>
      <w:r w:rsidR="00FB18F2">
        <w:t>s</w:t>
      </w:r>
      <w:r w:rsidR="00B627B1">
        <w:t xml:space="preserve"> i.e., sand,</w:t>
      </w:r>
      <w:r w:rsidR="00FB18F2">
        <w:t xml:space="preserve"> </w:t>
      </w:r>
      <w:r w:rsidR="00B627B1">
        <w:t xml:space="preserve">silt and clay </w:t>
      </w:r>
      <w:r w:rsidR="00906267">
        <w:t>were</w:t>
      </w:r>
      <w:r w:rsidR="00B627B1">
        <w:t xml:space="preserve"> 56.7</w:t>
      </w:r>
      <w:r w:rsidR="00B627B1" w:rsidRPr="008A3E25">
        <w:t>±</w:t>
      </w:r>
      <w:r w:rsidR="008D27F4">
        <w:t>4.7,20.4</w:t>
      </w:r>
      <w:r w:rsidR="008D27F4" w:rsidRPr="008A3E25">
        <w:t>±</w:t>
      </w:r>
      <w:r w:rsidR="008D27F4">
        <w:t>3.5 and 22.9</w:t>
      </w:r>
      <w:r w:rsidR="008D27F4" w:rsidRPr="008A3E25">
        <w:t>±</w:t>
      </w:r>
      <w:r w:rsidR="008D27F4">
        <w:t>5.1</w:t>
      </w:r>
      <w:r w:rsidR="008F536B">
        <w:t>%</w:t>
      </w:r>
      <w:r w:rsidR="008D27F4">
        <w:t xml:space="preserve"> respectively.</w:t>
      </w:r>
      <w:r w:rsidR="00B627B1">
        <w:t xml:space="preserve"> </w:t>
      </w:r>
      <w:r w:rsidR="00906267">
        <w:t>The pH value i.e., 8.1</w:t>
      </w:r>
      <w:r w:rsidR="00906267" w:rsidRPr="008A3E25">
        <w:t>±</w:t>
      </w:r>
      <w:r w:rsidR="00906267">
        <w:t>0.2 represented saline soil</w:t>
      </w:r>
      <w:r w:rsidR="003E1A16">
        <w:t xml:space="preserve"> and </w:t>
      </w:r>
      <w:r w:rsidR="00906267">
        <w:t>value of EC was 0.33</w:t>
      </w:r>
      <w:r w:rsidR="00906267" w:rsidRPr="008A3E25">
        <w:t>±</w:t>
      </w:r>
      <w:r w:rsidR="00906267">
        <w:t xml:space="preserve">0.06 </w:t>
      </w:r>
      <w:proofErr w:type="spellStart"/>
      <w:r w:rsidR="00906267">
        <w:t>dS</w:t>
      </w:r>
      <w:proofErr w:type="spellEnd"/>
      <w:r w:rsidR="00906267">
        <w:t>/m</w:t>
      </w:r>
      <w:r w:rsidR="003E1A16">
        <w:t>. The values of organic carbon (OC) content and cation exchange capacity (CEC) of soil</w:t>
      </w:r>
      <w:r w:rsidR="00D304CD">
        <w:t>s</w:t>
      </w:r>
      <w:r w:rsidR="003E1A16">
        <w:t xml:space="preserve"> was 0.61</w:t>
      </w:r>
      <w:r w:rsidR="003E1A16" w:rsidRPr="008A3E25">
        <w:t>±</w:t>
      </w:r>
      <w:r w:rsidR="003E1A16">
        <w:t>0.10</w:t>
      </w:r>
      <w:r w:rsidR="007A5725">
        <w:t xml:space="preserve"> %</w:t>
      </w:r>
      <w:r w:rsidR="00F22993">
        <w:t xml:space="preserve"> </w:t>
      </w:r>
      <w:r w:rsidR="00F22993">
        <w:lastRenderedPageBreak/>
        <w:t>and 20.95</w:t>
      </w:r>
      <w:r w:rsidR="00F22993" w:rsidRPr="008A3E25">
        <w:t>±</w:t>
      </w:r>
      <w:r w:rsidR="001775F9">
        <w:t>0</w:t>
      </w:r>
      <w:r w:rsidR="00F22993">
        <w:t xml:space="preserve">1.58 </w:t>
      </w:r>
      <w:proofErr w:type="spellStart"/>
      <w:r w:rsidR="007A5725">
        <w:t>cmol</w:t>
      </w:r>
      <w:proofErr w:type="spellEnd"/>
      <w:r w:rsidR="007A5725">
        <w:t xml:space="preserve"> (</w:t>
      </w:r>
      <w:r w:rsidR="007A5725" w:rsidRPr="007A5725">
        <w:t>P</w:t>
      </w:r>
      <w:r w:rsidR="007A5725">
        <w:rPr>
          <w:vertAlign w:val="superscript"/>
        </w:rPr>
        <w:t>+</w:t>
      </w:r>
      <w:r w:rsidR="007A5725">
        <w:t xml:space="preserve">)/kg </w:t>
      </w:r>
      <w:r w:rsidR="00F22993" w:rsidRPr="007A5725">
        <w:t>respectively</w:t>
      </w:r>
      <w:r w:rsidR="00F22993">
        <w:t>.</w:t>
      </w:r>
      <w:r w:rsidR="002804A5">
        <w:t xml:space="preserve"> </w:t>
      </w:r>
      <w:r w:rsidR="00D304CD">
        <w:t>T</w:t>
      </w:r>
      <w:r w:rsidR="002804A5">
        <w:t>otal nitrogen</w:t>
      </w:r>
      <w:r w:rsidR="00D304CD">
        <w:t>,</w:t>
      </w:r>
      <w:r w:rsidR="002804A5">
        <w:t xml:space="preserve"> phosphate value</w:t>
      </w:r>
      <w:r w:rsidR="007A5725">
        <w:t>s were 0.09</w:t>
      </w:r>
      <w:r w:rsidR="007A5725" w:rsidRPr="008A3E25">
        <w:t>±</w:t>
      </w:r>
      <w:r w:rsidR="007A5725">
        <w:t>0.02</w:t>
      </w:r>
      <w:r w:rsidR="00D304CD">
        <w:t>,</w:t>
      </w:r>
      <w:r w:rsidR="007A5725">
        <w:t xml:space="preserve"> 0.10</w:t>
      </w:r>
      <w:r w:rsidR="007A5725" w:rsidRPr="008A3E25">
        <w:t>±</w:t>
      </w:r>
      <w:r w:rsidR="007A5725">
        <w:t>0.03</w:t>
      </w:r>
      <w:r w:rsidR="002804A5">
        <w:t xml:space="preserve"> </w:t>
      </w:r>
      <w:r w:rsidR="007A5725">
        <w:t>respectively. The concentration of total Cadmium was 0.05</w:t>
      </w:r>
      <w:r w:rsidR="007A5725" w:rsidRPr="008A3E25">
        <w:t>±</w:t>
      </w:r>
      <w:r w:rsidR="007A5725">
        <w:t>0.02 mg/kg.</w:t>
      </w:r>
    </w:p>
    <w:p w14:paraId="56F71361" w14:textId="77777777" w:rsidR="004C4377" w:rsidRDefault="004C4377" w:rsidP="006850E3">
      <w:pPr>
        <w:pStyle w:val="Caption"/>
        <w:keepNext/>
        <w:spacing w:line="360" w:lineRule="auto"/>
        <w:jc w:val="both"/>
        <w:rPr>
          <w:sz w:val="24"/>
          <w:szCs w:val="24"/>
        </w:rPr>
      </w:pPr>
      <w:bookmarkStart w:id="2" w:name="_Ref195872161"/>
    </w:p>
    <w:p w14:paraId="20BEE6D4" w14:textId="3FC63BDE" w:rsidR="00DE318E" w:rsidRPr="00753423" w:rsidRDefault="00DE318E" w:rsidP="00753423">
      <w:pPr>
        <w:rPr>
          <w:b/>
          <w:bCs/>
          <w:color w:val="000000" w:themeColor="text1"/>
          <w:szCs w:val="24"/>
        </w:rPr>
      </w:pPr>
      <w:r w:rsidRPr="00632BC7">
        <w:rPr>
          <w:b/>
          <w:bCs/>
          <w:color w:val="000000" w:themeColor="text1"/>
          <w:szCs w:val="24"/>
        </w:rPr>
        <w:t xml:space="preserve">Table </w:t>
      </w:r>
      <w:r w:rsidRPr="00632BC7">
        <w:rPr>
          <w:b/>
          <w:bCs/>
          <w:i/>
          <w:iCs/>
          <w:color w:val="000000" w:themeColor="text1"/>
          <w:szCs w:val="24"/>
        </w:rPr>
        <w:fldChar w:fldCharType="begin"/>
      </w:r>
      <w:r w:rsidRPr="00632BC7">
        <w:rPr>
          <w:b/>
          <w:bCs/>
          <w:color w:val="000000" w:themeColor="text1"/>
          <w:szCs w:val="24"/>
        </w:rPr>
        <w:instrText xml:space="preserve"> SEQ Table \* ARABIC </w:instrText>
      </w:r>
      <w:r w:rsidRPr="00632BC7">
        <w:rPr>
          <w:b/>
          <w:bCs/>
          <w:i/>
          <w:iCs/>
          <w:color w:val="000000" w:themeColor="text1"/>
          <w:szCs w:val="24"/>
        </w:rPr>
        <w:fldChar w:fldCharType="separate"/>
      </w:r>
      <w:r w:rsidR="00D4659B">
        <w:rPr>
          <w:b/>
          <w:bCs/>
          <w:noProof/>
          <w:color w:val="000000" w:themeColor="text1"/>
          <w:szCs w:val="24"/>
        </w:rPr>
        <w:t>1</w:t>
      </w:r>
      <w:r w:rsidRPr="00632BC7">
        <w:rPr>
          <w:b/>
          <w:bCs/>
          <w:i/>
          <w:iCs/>
          <w:color w:val="000000" w:themeColor="text1"/>
          <w:szCs w:val="24"/>
        </w:rPr>
        <w:fldChar w:fldCharType="end"/>
      </w:r>
      <w:bookmarkEnd w:id="2"/>
      <w:r w:rsidR="00632BC7">
        <w:rPr>
          <w:b/>
          <w:bCs/>
          <w:color w:val="000000" w:themeColor="text1"/>
          <w:szCs w:val="24"/>
        </w:rPr>
        <w:t>.</w:t>
      </w:r>
      <w:r w:rsidRPr="00191C17">
        <w:rPr>
          <w:color w:val="000000" w:themeColor="text1"/>
          <w:szCs w:val="24"/>
        </w:rPr>
        <w:t xml:space="preserve"> Physico-chemical </w:t>
      </w:r>
      <w:r w:rsidR="00A96E98" w:rsidRPr="00191C17">
        <w:rPr>
          <w:color w:val="000000" w:themeColor="text1"/>
          <w:szCs w:val="24"/>
        </w:rPr>
        <w:t>properties</w:t>
      </w:r>
      <w:r w:rsidRPr="00191C17">
        <w:rPr>
          <w:color w:val="000000" w:themeColor="text1"/>
          <w:szCs w:val="24"/>
        </w:rPr>
        <w:t xml:space="preserve"> of soils</w:t>
      </w:r>
    </w:p>
    <w:tbl>
      <w:tblPr>
        <w:tblStyle w:val="TableGrid"/>
        <w:tblW w:w="0" w:type="auto"/>
        <w:jc w:val="center"/>
        <w:tblLook w:val="04A0" w:firstRow="1" w:lastRow="0" w:firstColumn="1" w:lastColumn="0" w:noHBand="0" w:noVBand="1"/>
      </w:tblPr>
      <w:tblGrid>
        <w:gridCol w:w="3539"/>
        <w:gridCol w:w="1559"/>
        <w:gridCol w:w="1843"/>
      </w:tblGrid>
      <w:tr w:rsidR="001B43AB" w14:paraId="37D1A471" w14:textId="77777777" w:rsidTr="00B97251">
        <w:trPr>
          <w:jc w:val="center"/>
        </w:trPr>
        <w:tc>
          <w:tcPr>
            <w:tcW w:w="3539" w:type="dxa"/>
          </w:tcPr>
          <w:p w14:paraId="4F039A87" w14:textId="0DA6D123" w:rsidR="001B43AB" w:rsidRDefault="001B43AB" w:rsidP="00242B00">
            <w:pPr>
              <w:spacing w:line="360" w:lineRule="auto"/>
              <w:jc w:val="center"/>
            </w:pPr>
            <w:r>
              <w:t>Soil parameters</w:t>
            </w:r>
          </w:p>
        </w:tc>
        <w:tc>
          <w:tcPr>
            <w:tcW w:w="1559" w:type="dxa"/>
          </w:tcPr>
          <w:p w14:paraId="584C02AF" w14:textId="5B1CB987" w:rsidR="001B43AB" w:rsidRDefault="001B43AB" w:rsidP="00242B00">
            <w:pPr>
              <w:spacing w:line="360" w:lineRule="auto"/>
              <w:jc w:val="center"/>
            </w:pPr>
            <w:r>
              <w:t>Unit</w:t>
            </w:r>
          </w:p>
        </w:tc>
        <w:tc>
          <w:tcPr>
            <w:tcW w:w="1843" w:type="dxa"/>
          </w:tcPr>
          <w:p w14:paraId="770FE503" w14:textId="02AA79F0" w:rsidR="001B43AB" w:rsidRDefault="001B43AB" w:rsidP="00242B00">
            <w:pPr>
              <w:spacing w:line="360" w:lineRule="auto"/>
              <w:jc w:val="center"/>
            </w:pPr>
            <w:r>
              <w:t>Value</w:t>
            </w:r>
            <w:r w:rsidR="009905B6">
              <w:t>s</w:t>
            </w:r>
          </w:p>
        </w:tc>
      </w:tr>
      <w:tr w:rsidR="001B43AB" w14:paraId="593813F0" w14:textId="77777777" w:rsidTr="00B97251">
        <w:trPr>
          <w:jc w:val="center"/>
        </w:trPr>
        <w:tc>
          <w:tcPr>
            <w:tcW w:w="3539" w:type="dxa"/>
          </w:tcPr>
          <w:p w14:paraId="34B2B7FD" w14:textId="3EED3107" w:rsidR="001B43AB" w:rsidRDefault="001B43AB" w:rsidP="00242B00">
            <w:pPr>
              <w:spacing w:line="360" w:lineRule="auto"/>
              <w:jc w:val="center"/>
            </w:pPr>
            <w:r>
              <w:t>Sand</w:t>
            </w:r>
          </w:p>
        </w:tc>
        <w:tc>
          <w:tcPr>
            <w:tcW w:w="1559" w:type="dxa"/>
          </w:tcPr>
          <w:p w14:paraId="474942A5" w14:textId="6D521FD8" w:rsidR="001B43AB" w:rsidRDefault="00C41286" w:rsidP="00242B00">
            <w:pPr>
              <w:spacing w:line="360" w:lineRule="auto"/>
              <w:jc w:val="center"/>
            </w:pPr>
            <w:r>
              <w:t>%</w:t>
            </w:r>
          </w:p>
        </w:tc>
        <w:tc>
          <w:tcPr>
            <w:tcW w:w="1843" w:type="dxa"/>
          </w:tcPr>
          <w:p w14:paraId="608E96B2" w14:textId="0ED8BADA" w:rsidR="001B43AB" w:rsidRDefault="00C41286" w:rsidP="00242B00">
            <w:pPr>
              <w:spacing w:line="360" w:lineRule="auto"/>
              <w:jc w:val="center"/>
            </w:pPr>
            <w:r>
              <w:t>56.</w:t>
            </w:r>
            <w:r w:rsidR="005100A4">
              <w:t>7</w:t>
            </w:r>
            <w:r w:rsidR="005100A4" w:rsidRPr="008A3E25">
              <w:t>±</w:t>
            </w:r>
            <w:r w:rsidR="005100A4">
              <w:t>4.7</w:t>
            </w:r>
          </w:p>
        </w:tc>
      </w:tr>
      <w:tr w:rsidR="001B43AB" w14:paraId="25D50CC9" w14:textId="77777777" w:rsidTr="00B97251">
        <w:trPr>
          <w:jc w:val="center"/>
        </w:trPr>
        <w:tc>
          <w:tcPr>
            <w:tcW w:w="3539" w:type="dxa"/>
          </w:tcPr>
          <w:p w14:paraId="7E329C68" w14:textId="18AC5BE9" w:rsidR="001B43AB" w:rsidRDefault="001B43AB" w:rsidP="00242B00">
            <w:pPr>
              <w:spacing w:line="360" w:lineRule="auto"/>
              <w:jc w:val="center"/>
            </w:pPr>
            <w:r>
              <w:t>Silt</w:t>
            </w:r>
          </w:p>
        </w:tc>
        <w:tc>
          <w:tcPr>
            <w:tcW w:w="1559" w:type="dxa"/>
          </w:tcPr>
          <w:p w14:paraId="76A74281" w14:textId="029C837B" w:rsidR="001B43AB" w:rsidRDefault="00C41286" w:rsidP="00242B00">
            <w:pPr>
              <w:spacing w:line="360" w:lineRule="auto"/>
              <w:jc w:val="center"/>
            </w:pPr>
            <w:r>
              <w:t>%</w:t>
            </w:r>
          </w:p>
        </w:tc>
        <w:tc>
          <w:tcPr>
            <w:tcW w:w="1843" w:type="dxa"/>
          </w:tcPr>
          <w:p w14:paraId="09AF5178" w14:textId="3BC7C959" w:rsidR="001B43AB" w:rsidRDefault="005100A4" w:rsidP="00242B00">
            <w:pPr>
              <w:spacing w:line="360" w:lineRule="auto"/>
              <w:jc w:val="center"/>
            </w:pPr>
            <w:r>
              <w:t>20.4</w:t>
            </w:r>
            <w:r w:rsidRPr="008A3E25">
              <w:t>±</w:t>
            </w:r>
            <w:r>
              <w:t>3.5</w:t>
            </w:r>
          </w:p>
        </w:tc>
      </w:tr>
      <w:tr w:rsidR="001B43AB" w14:paraId="5303A755" w14:textId="77777777" w:rsidTr="00B97251">
        <w:trPr>
          <w:jc w:val="center"/>
        </w:trPr>
        <w:tc>
          <w:tcPr>
            <w:tcW w:w="3539" w:type="dxa"/>
          </w:tcPr>
          <w:p w14:paraId="009E62BD" w14:textId="13BD14FF" w:rsidR="001B43AB" w:rsidRDefault="004804D2" w:rsidP="00242B00">
            <w:pPr>
              <w:spacing w:line="360" w:lineRule="auto"/>
              <w:jc w:val="center"/>
            </w:pPr>
            <w:r>
              <w:t>C</w:t>
            </w:r>
            <w:r w:rsidR="001B43AB">
              <w:t>lay</w:t>
            </w:r>
          </w:p>
        </w:tc>
        <w:tc>
          <w:tcPr>
            <w:tcW w:w="1559" w:type="dxa"/>
          </w:tcPr>
          <w:p w14:paraId="573E9E69" w14:textId="496CA946" w:rsidR="001B43AB" w:rsidRDefault="00C41286" w:rsidP="00242B00">
            <w:pPr>
              <w:spacing w:line="360" w:lineRule="auto"/>
              <w:jc w:val="center"/>
            </w:pPr>
            <w:r>
              <w:t>%</w:t>
            </w:r>
          </w:p>
        </w:tc>
        <w:tc>
          <w:tcPr>
            <w:tcW w:w="1843" w:type="dxa"/>
          </w:tcPr>
          <w:p w14:paraId="1850135D" w14:textId="7C861919" w:rsidR="001B43AB" w:rsidRDefault="005100A4" w:rsidP="00242B00">
            <w:pPr>
              <w:spacing w:line="360" w:lineRule="auto"/>
              <w:jc w:val="center"/>
            </w:pPr>
            <w:r>
              <w:t>22.9</w:t>
            </w:r>
            <w:r w:rsidRPr="008A3E25">
              <w:t>±</w:t>
            </w:r>
            <w:r w:rsidR="00030952">
              <w:t>5.1</w:t>
            </w:r>
          </w:p>
        </w:tc>
      </w:tr>
      <w:tr w:rsidR="001B43AB" w14:paraId="0CE9D82B" w14:textId="77777777" w:rsidTr="00B97251">
        <w:trPr>
          <w:jc w:val="center"/>
        </w:trPr>
        <w:tc>
          <w:tcPr>
            <w:tcW w:w="3539" w:type="dxa"/>
          </w:tcPr>
          <w:p w14:paraId="16E5CA8F" w14:textId="3975CFAB" w:rsidR="001B43AB" w:rsidRDefault="001B43AB" w:rsidP="00242B00">
            <w:pPr>
              <w:spacing w:line="360" w:lineRule="auto"/>
              <w:jc w:val="center"/>
            </w:pPr>
            <w:r>
              <w:t>pH</w:t>
            </w:r>
          </w:p>
        </w:tc>
        <w:tc>
          <w:tcPr>
            <w:tcW w:w="1559" w:type="dxa"/>
          </w:tcPr>
          <w:p w14:paraId="08988E98" w14:textId="68A6C6FC" w:rsidR="001B43AB" w:rsidRDefault="00C41286" w:rsidP="00242B00">
            <w:pPr>
              <w:spacing w:line="360" w:lineRule="auto"/>
              <w:jc w:val="center"/>
            </w:pPr>
            <w:r>
              <w:t>-</w:t>
            </w:r>
          </w:p>
        </w:tc>
        <w:tc>
          <w:tcPr>
            <w:tcW w:w="1843" w:type="dxa"/>
          </w:tcPr>
          <w:p w14:paraId="5FA30B00" w14:textId="7624A529" w:rsidR="001B43AB" w:rsidRDefault="00030952" w:rsidP="00242B00">
            <w:pPr>
              <w:spacing w:line="360" w:lineRule="auto"/>
              <w:jc w:val="center"/>
            </w:pPr>
            <w:r>
              <w:t>8.1</w:t>
            </w:r>
            <w:r w:rsidRPr="008A3E25">
              <w:t>±</w:t>
            </w:r>
            <w:r>
              <w:t>0.2</w:t>
            </w:r>
          </w:p>
        </w:tc>
      </w:tr>
      <w:tr w:rsidR="001B43AB" w14:paraId="751938F2" w14:textId="77777777" w:rsidTr="00B97251">
        <w:trPr>
          <w:jc w:val="center"/>
        </w:trPr>
        <w:tc>
          <w:tcPr>
            <w:tcW w:w="3539" w:type="dxa"/>
          </w:tcPr>
          <w:p w14:paraId="2B8443F2" w14:textId="5C7B57E1" w:rsidR="001B43AB" w:rsidRDefault="00D304CD" w:rsidP="00242B00">
            <w:pPr>
              <w:spacing w:line="360" w:lineRule="auto"/>
              <w:jc w:val="center"/>
            </w:pPr>
            <w:r>
              <w:t>Electrical conductivity (</w:t>
            </w:r>
            <w:r w:rsidR="001B43AB">
              <w:t>EC</w:t>
            </w:r>
            <w:r>
              <w:t>)</w:t>
            </w:r>
            <w:r w:rsidR="001B43AB">
              <w:t xml:space="preserve"> at 25</w:t>
            </w:r>
            <w:r w:rsidR="001B43AB">
              <w:rPr>
                <w:rFonts w:cs="Times New Roman"/>
              </w:rPr>
              <w:t>º</w:t>
            </w:r>
            <w:r w:rsidR="001B43AB">
              <w:t>C</w:t>
            </w:r>
          </w:p>
        </w:tc>
        <w:tc>
          <w:tcPr>
            <w:tcW w:w="1559" w:type="dxa"/>
          </w:tcPr>
          <w:p w14:paraId="0C2F65FF" w14:textId="3C260D59" w:rsidR="001B43AB" w:rsidRDefault="00C41286" w:rsidP="00242B00">
            <w:pPr>
              <w:spacing w:line="360" w:lineRule="auto"/>
              <w:jc w:val="center"/>
            </w:pPr>
            <w:proofErr w:type="spellStart"/>
            <w:r>
              <w:t>dS</w:t>
            </w:r>
            <w:proofErr w:type="spellEnd"/>
            <w:r>
              <w:t>/m</w:t>
            </w:r>
          </w:p>
        </w:tc>
        <w:tc>
          <w:tcPr>
            <w:tcW w:w="1843" w:type="dxa"/>
          </w:tcPr>
          <w:p w14:paraId="11689B44" w14:textId="22B3752D" w:rsidR="001B43AB" w:rsidRDefault="00030952" w:rsidP="00242B00">
            <w:pPr>
              <w:spacing w:line="360" w:lineRule="auto"/>
              <w:jc w:val="center"/>
            </w:pPr>
            <w:r>
              <w:t>0.33</w:t>
            </w:r>
            <w:r w:rsidRPr="008A3E25">
              <w:t>±</w:t>
            </w:r>
            <w:r>
              <w:t>0.06</w:t>
            </w:r>
          </w:p>
        </w:tc>
      </w:tr>
      <w:tr w:rsidR="001B43AB" w14:paraId="3272749C" w14:textId="77777777" w:rsidTr="00B97251">
        <w:trPr>
          <w:jc w:val="center"/>
        </w:trPr>
        <w:tc>
          <w:tcPr>
            <w:tcW w:w="3539" w:type="dxa"/>
          </w:tcPr>
          <w:p w14:paraId="285200E8" w14:textId="7075080B" w:rsidR="001B43AB" w:rsidRDefault="00D304CD" w:rsidP="00242B00">
            <w:pPr>
              <w:spacing w:line="360" w:lineRule="auto"/>
              <w:jc w:val="center"/>
            </w:pPr>
            <w:r>
              <w:t>Organic Carbon (</w:t>
            </w:r>
            <w:r w:rsidR="001B43AB">
              <w:t>OC</w:t>
            </w:r>
            <w:r>
              <w:t>)</w:t>
            </w:r>
          </w:p>
        </w:tc>
        <w:tc>
          <w:tcPr>
            <w:tcW w:w="1559" w:type="dxa"/>
          </w:tcPr>
          <w:p w14:paraId="6CF98AB6" w14:textId="1ADAF17E" w:rsidR="001B43AB" w:rsidRDefault="00C41286" w:rsidP="00242B00">
            <w:pPr>
              <w:spacing w:line="360" w:lineRule="auto"/>
              <w:jc w:val="center"/>
            </w:pPr>
            <w:r>
              <w:t>%</w:t>
            </w:r>
          </w:p>
        </w:tc>
        <w:tc>
          <w:tcPr>
            <w:tcW w:w="1843" w:type="dxa"/>
          </w:tcPr>
          <w:p w14:paraId="3C4B5E6E" w14:textId="232FC6D0" w:rsidR="001B43AB" w:rsidRDefault="00030952" w:rsidP="00242B00">
            <w:pPr>
              <w:spacing w:line="360" w:lineRule="auto"/>
              <w:jc w:val="center"/>
            </w:pPr>
            <w:r>
              <w:t>0.61</w:t>
            </w:r>
            <w:r w:rsidRPr="008A3E25">
              <w:t>±</w:t>
            </w:r>
            <w:r>
              <w:t>0.10</w:t>
            </w:r>
          </w:p>
        </w:tc>
      </w:tr>
      <w:tr w:rsidR="001B43AB" w14:paraId="7517848A" w14:textId="77777777" w:rsidTr="00B97251">
        <w:trPr>
          <w:jc w:val="center"/>
        </w:trPr>
        <w:tc>
          <w:tcPr>
            <w:tcW w:w="3539" w:type="dxa"/>
          </w:tcPr>
          <w:p w14:paraId="3023F3B5" w14:textId="69DF2546" w:rsidR="001B43AB" w:rsidRDefault="003C71E8" w:rsidP="00242B00">
            <w:pPr>
              <w:spacing w:line="360" w:lineRule="auto"/>
              <w:jc w:val="center"/>
            </w:pPr>
            <w:r>
              <w:t>Cation exchange capacity (</w:t>
            </w:r>
            <w:r w:rsidR="001B43AB">
              <w:t>CEC</w:t>
            </w:r>
            <w:r>
              <w:t>)</w:t>
            </w:r>
          </w:p>
        </w:tc>
        <w:tc>
          <w:tcPr>
            <w:tcW w:w="1559" w:type="dxa"/>
          </w:tcPr>
          <w:p w14:paraId="6E4920E5" w14:textId="670277AF" w:rsidR="001B43AB" w:rsidRPr="00C41286" w:rsidRDefault="00C41286" w:rsidP="00242B00">
            <w:pPr>
              <w:spacing w:line="360" w:lineRule="auto"/>
              <w:jc w:val="center"/>
            </w:pPr>
            <w:proofErr w:type="spellStart"/>
            <w:r>
              <w:t>cmol</w:t>
            </w:r>
            <w:proofErr w:type="spellEnd"/>
            <w:r>
              <w:t xml:space="preserve"> (P</w:t>
            </w:r>
            <w:r>
              <w:rPr>
                <w:vertAlign w:val="superscript"/>
              </w:rPr>
              <w:t>+</w:t>
            </w:r>
            <w:r>
              <w:t>)/kg</w:t>
            </w:r>
          </w:p>
        </w:tc>
        <w:tc>
          <w:tcPr>
            <w:tcW w:w="1843" w:type="dxa"/>
          </w:tcPr>
          <w:p w14:paraId="067FEF99" w14:textId="39E4F723" w:rsidR="001B43AB" w:rsidRDefault="00030952" w:rsidP="00242B00">
            <w:pPr>
              <w:spacing w:line="360" w:lineRule="auto"/>
              <w:jc w:val="center"/>
            </w:pPr>
            <w:r>
              <w:t>20.95</w:t>
            </w:r>
            <w:r w:rsidRPr="008A3E25">
              <w:t>±</w:t>
            </w:r>
            <w:r>
              <w:t>1.58</w:t>
            </w:r>
          </w:p>
        </w:tc>
      </w:tr>
      <w:tr w:rsidR="001B43AB" w14:paraId="4B81ACA4" w14:textId="77777777" w:rsidTr="00B97251">
        <w:trPr>
          <w:jc w:val="center"/>
        </w:trPr>
        <w:tc>
          <w:tcPr>
            <w:tcW w:w="3539" w:type="dxa"/>
          </w:tcPr>
          <w:p w14:paraId="573AF7B1" w14:textId="4708EA1A" w:rsidR="001B43AB" w:rsidRDefault="001B43AB" w:rsidP="00242B00">
            <w:pPr>
              <w:spacing w:line="360" w:lineRule="auto"/>
              <w:jc w:val="center"/>
            </w:pPr>
            <w:r>
              <w:t>Total nitrogen</w:t>
            </w:r>
          </w:p>
        </w:tc>
        <w:tc>
          <w:tcPr>
            <w:tcW w:w="1559" w:type="dxa"/>
          </w:tcPr>
          <w:p w14:paraId="0C3D1D8A" w14:textId="67355C6F" w:rsidR="001B43AB" w:rsidRDefault="00C41286" w:rsidP="00242B00">
            <w:pPr>
              <w:spacing w:line="360" w:lineRule="auto"/>
              <w:jc w:val="center"/>
            </w:pPr>
            <w:r>
              <w:t>%</w:t>
            </w:r>
          </w:p>
        </w:tc>
        <w:tc>
          <w:tcPr>
            <w:tcW w:w="1843" w:type="dxa"/>
          </w:tcPr>
          <w:p w14:paraId="1FA3019D" w14:textId="31501796" w:rsidR="001B43AB" w:rsidRDefault="00030952" w:rsidP="00242B00">
            <w:pPr>
              <w:spacing w:line="360" w:lineRule="auto"/>
              <w:jc w:val="center"/>
            </w:pPr>
            <w:r>
              <w:t>0.09</w:t>
            </w:r>
            <w:r w:rsidRPr="008A3E25">
              <w:t>±</w:t>
            </w:r>
            <w:r>
              <w:t>0.02</w:t>
            </w:r>
          </w:p>
        </w:tc>
      </w:tr>
      <w:tr w:rsidR="001B43AB" w14:paraId="57231111" w14:textId="77777777" w:rsidTr="00B97251">
        <w:trPr>
          <w:jc w:val="center"/>
        </w:trPr>
        <w:tc>
          <w:tcPr>
            <w:tcW w:w="3539" w:type="dxa"/>
          </w:tcPr>
          <w:p w14:paraId="2EE0404F" w14:textId="5227F920" w:rsidR="001B43AB" w:rsidRDefault="001B43AB" w:rsidP="00242B00">
            <w:pPr>
              <w:spacing w:line="360" w:lineRule="auto"/>
              <w:jc w:val="center"/>
            </w:pPr>
            <w:r>
              <w:t>Total phosphate</w:t>
            </w:r>
          </w:p>
        </w:tc>
        <w:tc>
          <w:tcPr>
            <w:tcW w:w="1559" w:type="dxa"/>
          </w:tcPr>
          <w:p w14:paraId="6C0FE9CB" w14:textId="0527FB59" w:rsidR="001B43AB" w:rsidRDefault="00C41286" w:rsidP="00242B00">
            <w:pPr>
              <w:spacing w:line="360" w:lineRule="auto"/>
              <w:jc w:val="center"/>
            </w:pPr>
            <w:r>
              <w:t>%</w:t>
            </w:r>
          </w:p>
        </w:tc>
        <w:tc>
          <w:tcPr>
            <w:tcW w:w="1843" w:type="dxa"/>
          </w:tcPr>
          <w:p w14:paraId="3988FB72" w14:textId="2D14174D" w:rsidR="001B43AB" w:rsidRDefault="00030952" w:rsidP="00242B00">
            <w:pPr>
              <w:spacing w:line="360" w:lineRule="auto"/>
              <w:jc w:val="center"/>
            </w:pPr>
            <w:r>
              <w:t>0.10</w:t>
            </w:r>
            <w:r w:rsidRPr="008A3E25">
              <w:t>±</w:t>
            </w:r>
            <w:r>
              <w:t>0.03</w:t>
            </w:r>
          </w:p>
        </w:tc>
      </w:tr>
      <w:tr w:rsidR="001B43AB" w14:paraId="44BFB86C" w14:textId="77777777" w:rsidTr="00B97251">
        <w:trPr>
          <w:jc w:val="center"/>
        </w:trPr>
        <w:tc>
          <w:tcPr>
            <w:tcW w:w="3539" w:type="dxa"/>
          </w:tcPr>
          <w:p w14:paraId="7F31EC20" w14:textId="3BD26C72" w:rsidR="001B43AB" w:rsidRDefault="001B43AB" w:rsidP="00242B00">
            <w:pPr>
              <w:spacing w:line="360" w:lineRule="auto"/>
              <w:jc w:val="center"/>
            </w:pPr>
            <w:r>
              <w:t xml:space="preserve">Total </w:t>
            </w:r>
            <w:r w:rsidR="003C71E8">
              <w:t>Cadmium</w:t>
            </w:r>
          </w:p>
        </w:tc>
        <w:tc>
          <w:tcPr>
            <w:tcW w:w="1559" w:type="dxa"/>
          </w:tcPr>
          <w:p w14:paraId="393C7F5C" w14:textId="75881B2A" w:rsidR="001B43AB" w:rsidRDefault="00C41286" w:rsidP="00242B00">
            <w:pPr>
              <w:spacing w:line="360" w:lineRule="auto"/>
              <w:jc w:val="center"/>
            </w:pPr>
            <w:r>
              <w:t>Mg/kg</w:t>
            </w:r>
          </w:p>
        </w:tc>
        <w:tc>
          <w:tcPr>
            <w:tcW w:w="1843" w:type="dxa"/>
          </w:tcPr>
          <w:p w14:paraId="60EED073" w14:textId="3C11327B" w:rsidR="001B43AB" w:rsidRDefault="00030952" w:rsidP="00242B00">
            <w:pPr>
              <w:spacing w:line="360" w:lineRule="auto"/>
              <w:jc w:val="center"/>
            </w:pPr>
            <w:r>
              <w:t>0.05</w:t>
            </w:r>
            <w:r w:rsidRPr="008A3E25">
              <w:t>±</w:t>
            </w:r>
            <w:r>
              <w:t>0.02</w:t>
            </w:r>
          </w:p>
        </w:tc>
      </w:tr>
    </w:tbl>
    <w:p w14:paraId="6622CA8B" w14:textId="548FF753" w:rsidR="00B6525D" w:rsidRDefault="00B6525D" w:rsidP="006850E3">
      <w:pPr>
        <w:spacing w:line="360" w:lineRule="auto"/>
        <w:jc w:val="both"/>
      </w:pPr>
    </w:p>
    <w:p w14:paraId="1C6E73C7" w14:textId="77777777" w:rsidR="0047786B" w:rsidRDefault="0047786B" w:rsidP="006850E3">
      <w:pPr>
        <w:pStyle w:val="Subtitle"/>
        <w:shd w:val="clear" w:color="auto" w:fill="FFFFFF" w:themeFill="background1"/>
        <w:spacing w:line="360" w:lineRule="auto"/>
        <w:jc w:val="both"/>
        <w:rPr>
          <w:b/>
          <w:bCs/>
          <w:color w:val="auto"/>
        </w:rPr>
      </w:pPr>
    </w:p>
    <w:p w14:paraId="75DCDD82" w14:textId="77777777" w:rsidR="0047786B" w:rsidRDefault="0047786B" w:rsidP="006850E3">
      <w:pPr>
        <w:pStyle w:val="Subtitle"/>
        <w:shd w:val="clear" w:color="auto" w:fill="FFFFFF" w:themeFill="background1"/>
        <w:spacing w:line="360" w:lineRule="auto"/>
        <w:jc w:val="both"/>
        <w:rPr>
          <w:b/>
          <w:bCs/>
          <w:color w:val="auto"/>
        </w:rPr>
      </w:pPr>
    </w:p>
    <w:p w14:paraId="5D30211F" w14:textId="0F341011" w:rsidR="004C4377" w:rsidRPr="00191C17" w:rsidRDefault="004E3BC2" w:rsidP="006850E3">
      <w:pPr>
        <w:pStyle w:val="Subtitle"/>
        <w:shd w:val="clear" w:color="auto" w:fill="FFFFFF" w:themeFill="background1"/>
        <w:spacing w:line="360" w:lineRule="auto"/>
        <w:jc w:val="both"/>
        <w:rPr>
          <w:b/>
          <w:bCs/>
          <w:color w:val="auto"/>
        </w:rPr>
      </w:pPr>
      <w:r>
        <w:rPr>
          <w:b/>
          <w:bCs/>
          <w:color w:val="auto"/>
        </w:rPr>
        <w:t xml:space="preserve">3.2 </w:t>
      </w:r>
      <w:r w:rsidR="004C4377" w:rsidRPr="00191C17">
        <w:rPr>
          <w:b/>
          <w:bCs/>
          <w:color w:val="auto"/>
        </w:rPr>
        <w:t>Effect</w:t>
      </w:r>
      <w:r w:rsidR="003C71E8">
        <w:rPr>
          <w:b/>
          <w:bCs/>
          <w:color w:val="auto"/>
        </w:rPr>
        <w:t>s</w:t>
      </w:r>
      <w:r w:rsidR="004C4377" w:rsidRPr="00191C17">
        <w:rPr>
          <w:b/>
          <w:bCs/>
          <w:color w:val="auto"/>
        </w:rPr>
        <w:t xml:space="preserve"> of GLDA on</w:t>
      </w:r>
      <w:r w:rsidR="00777E47">
        <w:rPr>
          <w:b/>
          <w:bCs/>
          <w:color w:val="auto"/>
        </w:rPr>
        <w:t xml:space="preserve"> the</w:t>
      </w:r>
      <w:r w:rsidR="004C4377" w:rsidRPr="00191C17">
        <w:rPr>
          <w:b/>
          <w:bCs/>
          <w:color w:val="auto"/>
        </w:rPr>
        <w:t xml:space="preserve"> growth and dry</w:t>
      </w:r>
      <w:r w:rsidR="00054B30">
        <w:rPr>
          <w:b/>
          <w:bCs/>
          <w:color w:val="auto"/>
        </w:rPr>
        <w:t>-</w:t>
      </w:r>
      <w:r w:rsidR="004C4377" w:rsidRPr="00191C17">
        <w:rPr>
          <w:b/>
          <w:bCs/>
          <w:color w:val="auto"/>
        </w:rPr>
        <w:t>biomass yield</w:t>
      </w:r>
      <w:r w:rsidR="00054B30">
        <w:rPr>
          <w:b/>
          <w:bCs/>
          <w:color w:val="auto"/>
        </w:rPr>
        <w:t>s</w:t>
      </w:r>
      <w:r w:rsidR="004C4377" w:rsidRPr="00191C17">
        <w:rPr>
          <w:b/>
          <w:bCs/>
          <w:color w:val="auto"/>
        </w:rPr>
        <w:t xml:space="preserve"> of </w:t>
      </w:r>
      <w:r w:rsidR="00017217" w:rsidRPr="00191C17">
        <w:rPr>
          <w:b/>
          <w:bCs/>
          <w:i/>
          <w:iCs/>
          <w:color w:val="auto"/>
        </w:rPr>
        <w:t xml:space="preserve">Solanum nigrum </w:t>
      </w:r>
      <w:r w:rsidR="00017217" w:rsidRPr="00191C17">
        <w:rPr>
          <w:b/>
          <w:bCs/>
          <w:color w:val="auto"/>
        </w:rPr>
        <w:t>L.</w:t>
      </w:r>
    </w:p>
    <w:p w14:paraId="2B8ED5D1" w14:textId="37F5DEB0" w:rsidR="00B73BC2" w:rsidRDefault="00B97251" w:rsidP="00FC7CF0">
      <w:pPr>
        <w:spacing w:line="360" w:lineRule="auto"/>
        <w:ind w:firstLine="720"/>
        <w:jc w:val="both"/>
      </w:pPr>
      <w:r>
        <w:t xml:space="preserve"> </w:t>
      </w:r>
      <w:r w:rsidR="001224C2">
        <w:t>The GLDA</w:t>
      </w:r>
      <w:r w:rsidR="00054B30">
        <w:t xml:space="preserve"> application was</w:t>
      </w:r>
      <w:r w:rsidR="00E316A7">
        <w:t xml:space="preserve"> </w:t>
      </w:r>
      <w:r w:rsidR="001224C2">
        <w:t>reduced the dry</w:t>
      </w:r>
      <w:r w:rsidR="00057CDD">
        <w:t xml:space="preserve"> biomass yield</w:t>
      </w:r>
      <w:r w:rsidR="001224C2">
        <w:t>s by decreasing the growth</w:t>
      </w:r>
      <w:r w:rsidR="00057CDD">
        <w:t xml:space="preserve"> </w:t>
      </w:r>
      <w:r w:rsidR="00E03BE0">
        <w:t xml:space="preserve">of </w:t>
      </w:r>
      <w:r w:rsidR="0028677E">
        <w:rPr>
          <w:i/>
          <w:iCs/>
        </w:rPr>
        <w:t>Solanum nigrum</w:t>
      </w:r>
      <w:r w:rsidR="006E172F">
        <w:rPr>
          <w:i/>
          <w:iCs/>
        </w:rPr>
        <w:t xml:space="preserve"> </w:t>
      </w:r>
      <w:r w:rsidR="00AB2460">
        <w:t>L.</w:t>
      </w:r>
      <w:r w:rsidR="00C67F51">
        <w:t xml:space="preserve"> </w:t>
      </w:r>
      <w:r w:rsidR="00E81887">
        <w:t xml:space="preserve">in </w:t>
      </w:r>
      <w:r w:rsidR="007E25F1">
        <w:t>Cd polluted soils</w:t>
      </w:r>
      <w:r w:rsidR="001B383D">
        <w:t xml:space="preserve"> at varying rate</w:t>
      </w:r>
      <w:r w:rsidR="009263D6">
        <w:t xml:space="preserve"> </w:t>
      </w:r>
      <w:r w:rsidR="006D6EC4">
        <w:t>compared to control pot.</w:t>
      </w:r>
      <w:r w:rsidR="001B383D">
        <w:t xml:space="preserve"> The effect of GLDA can be clearly seen in fig.1. </w:t>
      </w:r>
      <w:r w:rsidR="007E4422">
        <w:t>The application of</w:t>
      </w:r>
      <w:r w:rsidR="004F3F0D">
        <w:t xml:space="preserve"> GLDA</w:t>
      </w:r>
      <w:r w:rsidR="007E4422">
        <w:t xml:space="preserve"> </w:t>
      </w:r>
      <w:r w:rsidR="004F3F0D">
        <w:t xml:space="preserve">at the rate of </w:t>
      </w:r>
      <w:r w:rsidR="00933731">
        <w:t>3 mmol/kg reduced the root and shoot length by 51.02 and 43.20 % respectively</w:t>
      </w:r>
      <w:r w:rsidR="00C654B6">
        <w:t>,</w:t>
      </w:r>
      <w:r w:rsidR="00933731">
        <w:t xml:space="preserve"> while under 6 mmol/kg application</w:t>
      </w:r>
      <w:r w:rsidR="00BE2534">
        <w:t xml:space="preserve"> of GLDA reduced the root and shoot length by 56.46 and 50</w:t>
      </w:r>
      <w:r w:rsidR="001224C2">
        <w:t xml:space="preserve">.00 </w:t>
      </w:r>
      <w:r w:rsidR="00BE2534">
        <w:t>% respectively</w:t>
      </w:r>
      <w:r w:rsidR="000D0D0A">
        <w:t>,</w:t>
      </w:r>
      <w:r w:rsidR="00BE2534">
        <w:t xml:space="preserve"> </w:t>
      </w:r>
      <w:r w:rsidR="001224C2">
        <w:t xml:space="preserve">as </w:t>
      </w:r>
      <w:r w:rsidR="00BE2534">
        <w:t>compare to</w:t>
      </w:r>
      <w:r w:rsidR="001224C2">
        <w:t xml:space="preserve"> the</w:t>
      </w:r>
      <w:r w:rsidR="00BE2534">
        <w:t xml:space="preserve"> control</w:t>
      </w:r>
      <w:r w:rsidR="00C654B6">
        <w:t xml:space="preserve"> </w:t>
      </w:r>
      <w:r w:rsidR="001224C2">
        <w:t>treatment</w:t>
      </w:r>
      <w:r w:rsidR="000D0D0A">
        <w:t xml:space="preserve"> at 50 mg/kg </w:t>
      </w:r>
      <w:r w:rsidR="001224C2">
        <w:t>Cadmium</w:t>
      </w:r>
      <w:r w:rsidR="000D0D0A">
        <w:t xml:space="preserve"> polluted soils</w:t>
      </w:r>
      <w:r w:rsidR="006D4366">
        <w:t xml:space="preserve"> (fig. 1a </w:t>
      </w:r>
      <w:r w:rsidR="001224C2">
        <w:t>and</w:t>
      </w:r>
      <w:r w:rsidR="006D4366">
        <w:t xml:space="preserve"> b)</w:t>
      </w:r>
      <w:r w:rsidR="000D0D0A">
        <w:t>.</w:t>
      </w:r>
      <w:r w:rsidR="00B56C3E">
        <w:t xml:space="preserve"> </w:t>
      </w:r>
      <w:r w:rsidR="001224C2">
        <w:t>Moreover</w:t>
      </w:r>
      <w:r w:rsidR="00D74ECC">
        <w:t xml:space="preserve">, the application of GLDA at the rate of 3 mmol/kg reduced the root and shoot </w:t>
      </w:r>
      <w:r w:rsidR="002B3310">
        <w:t>dry biomass</w:t>
      </w:r>
      <w:r w:rsidR="00D74ECC">
        <w:t xml:space="preserve"> by 80.55 and 70.45 % respectively, while under 6 mmol/kg application of GLDA reduced the root and shoot </w:t>
      </w:r>
      <w:r w:rsidR="002B3310">
        <w:t>dry biomass</w:t>
      </w:r>
      <w:r w:rsidR="00D74ECC">
        <w:t xml:space="preserve"> by 83.33 and 72.15% respectively, </w:t>
      </w:r>
      <w:r w:rsidR="00B83B6D">
        <w:t xml:space="preserve">as </w:t>
      </w:r>
      <w:r w:rsidR="00D74ECC">
        <w:t>compare to</w:t>
      </w:r>
      <w:r w:rsidR="00B83B6D">
        <w:t xml:space="preserve"> the</w:t>
      </w:r>
      <w:r w:rsidR="00D74ECC">
        <w:t xml:space="preserve"> control </w:t>
      </w:r>
      <w:r w:rsidR="00B83B6D">
        <w:t>treatment</w:t>
      </w:r>
      <w:r w:rsidR="00D74ECC">
        <w:t xml:space="preserve"> at 50 mg/kg C</w:t>
      </w:r>
      <w:r w:rsidR="00B83B6D">
        <w:t>admium</w:t>
      </w:r>
      <w:r w:rsidR="00D74ECC">
        <w:t xml:space="preserve"> polluted soils (fig. 1</w:t>
      </w:r>
      <w:r w:rsidR="00B73BC2">
        <w:t>c</w:t>
      </w:r>
      <w:r w:rsidR="00D74ECC">
        <w:t xml:space="preserve"> &amp; </w:t>
      </w:r>
      <w:r w:rsidR="00B73BC2">
        <w:t>d</w:t>
      </w:r>
      <w:r w:rsidR="00D74ECC">
        <w:t>).</w:t>
      </w:r>
    </w:p>
    <w:p w14:paraId="39988A6A" w14:textId="77777777" w:rsidR="00B73BC2" w:rsidRDefault="00B73BC2" w:rsidP="006850E3">
      <w:pPr>
        <w:spacing w:line="360" w:lineRule="auto"/>
        <w:jc w:val="both"/>
      </w:pPr>
    </w:p>
    <w:p w14:paraId="799C64E4" w14:textId="67C312BA" w:rsidR="002D7A36" w:rsidRPr="00620B87" w:rsidRDefault="0025658E" w:rsidP="006850E3">
      <w:pPr>
        <w:spacing w:line="360" w:lineRule="auto"/>
        <w:jc w:val="both"/>
      </w:pPr>
      <w:r>
        <w:object w:dxaOrig="9812" w:dyaOrig="5548" w14:anchorId="6ED0D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1pt;height:277.1pt" o:ole="">
            <v:imagedata r:id="rId8" o:title=""/>
          </v:shape>
          <o:OLEObject Type="Embed" ProgID="Prism8.Document" ShapeID="_x0000_i1025" DrawAspect="Content" ObjectID="_1819207221" r:id="rId9"/>
        </w:object>
      </w:r>
    </w:p>
    <w:p w14:paraId="2EB29B0B" w14:textId="352AC22F" w:rsidR="00C32B26" w:rsidRDefault="00EA34F0" w:rsidP="006850E3">
      <w:pPr>
        <w:spacing w:line="360" w:lineRule="auto"/>
        <w:jc w:val="both"/>
      </w:pPr>
      <w:r>
        <w:t xml:space="preserve"> </w:t>
      </w:r>
    </w:p>
    <w:p w14:paraId="247F3EF4" w14:textId="77777777" w:rsidR="00C32B26" w:rsidRDefault="00C32B26" w:rsidP="006850E3">
      <w:pPr>
        <w:spacing w:line="360" w:lineRule="auto"/>
        <w:jc w:val="both"/>
      </w:pPr>
    </w:p>
    <w:p w14:paraId="56142192" w14:textId="6D863B39" w:rsidR="00C32B26" w:rsidRPr="00664A20" w:rsidRDefault="0025658E" w:rsidP="006850E3">
      <w:pPr>
        <w:spacing w:line="360" w:lineRule="auto"/>
        <w:jc w:val="both"/>
      </w:pPr>
      <w:r>
        <w:object w:dxaOrig="8986" w:dyaOrig="5548" w14:anchorId="5D58B27B">
          <v:shape id="_x0000_i1026" type="#_x0000_t75" style="width:448.95pt;height:277.1pt" o:ole="">
            <v:imagedata r:id="rId10" o:title=""/>
          </v:shape>
          <o:OLEObject Type="Embed" ProgID="Prism8.Document" ShapeID="_x0000_i1026" DrawAspect="Content" ObjectID="_1819207222" r:id="rId11"/>
        </w:object>
      </w:r>
    </w:p>
    <w:p w14:paraId="5DF9F1A2" w14:textId="77777777" w:rsidR="00C32B26" w:rsidRDefault="00C32B26" w:rsidP="006850E3">
      <w:pPr>
        <w:pStyle w:val="Subtitle"/>
        <w:spacing w:line="360" w:lineRule="auto"/>
        <w:jc w:val="both"/>
      </w:pPr>
    </w:p>
    <w:p w14:paraId="4BEDAFB0" w14:textId="564D1FA1" w:rsidR="00C32B26" w:rsidRDefault="0025658E" w:rsidP="006A4780">
      <w:pPr>
        <w:pStyle w:val="Subtitle"/>
        <w:spacing w:line="360" w:lineRule="auto"/>
        <w:jc w:val="both"/>
      </w:pPr>
      <w:r>
        <w:object w:dxaOrig="9677" w:dyaOrig="5548" w14:anchorId="58B7B077">
          <v:shape id="_x0000_i1027" type="#_x0000_t75" style="width:482.2pt;height:277.1pt" o:ole="">
            <v:imagedata r:id="rId12" o:title=""/>
          </v:shape>
          <o:OLEObject Type="Embed" ProgID="Prism8.Document" ShapeID="_x0000_i1027" DrawAspect="Content" ObjectID="_1819207223" r:id="rId13"/>
        </w:object>
      </w:r>
      <w:r w:rsidR="003406B9">
        <w:t xml:space="preserve"> </w:t>
      </w:r>
    </w:p>
    <w:p w14:paraId="3A7354E8" w14:textId="77777777" w:rsidR="006A4780" w:rsidRPr="006A4780" w:rsidRDefault="006A4780" w:rsidP="006A4780"/>
    <w:p w14:paraId="6F3DB1F7" w14:textId="2458476C" w:rsidR="00C32B26" w:rsidRDefault="008B09D5" w:rsidP="006850E3">
      <w:pPr>
        <w:spacing w:line="360" w:lineRule="auto"/>
        <w:jc w:val="both"/>
      </w:pPr>
      <w:r>
        <w:object w:dxaOrig="9812" w:dyaOrig="5548" w14:anchorId="68411890">
          <v:shape id="_x0000_i1028" type="#_x0000_t75" style="width:490.1pt;height:277.1pt" o:ole="">
            <v:imagedata r:id="rId14" o:title=""/>
          </v:shape>
          <o:OLEObject Type="Embed" ProgID="Prism8.Document" ShapeID="_x0000_i1028" DrawAspect="Content" ObjectID="_1819207224" r:id="rId15"/>
        </w:object>
      </w:r>
    </w:p>
    <w:p w14:paraId="2468FE8A" w14:textId="77777777" w:rsidR="006A4780" w:rsidRDefault="006A4780" w:rsidP="006850E3">
      <w:pPr>
        <w:pStyle w:val="Caption"/>
        <w:spacing w:line="360" w:lineRule="auto"/>
        <w:jc w:val="both"/>
        <w:rPr>
          <w:b/>
          <w:bCs/>
          <w:i w:val="0"/>
          <w:iCs w:val="0"/>
          <w:color w:val="auto"/>
          <w:sz w:val="24"/>
          <w:szCs w:val="24"/>
        </w:rPr>
      </w:pPr>
    </w:p>
    <w:p w14:paraId="6C2AA829" w14:textId="44107F29" w:rsidR="0052449B" w:rsidRPr="000B1986" w:rsidRDefault="00167CEF" w:rsidP="000B1986">
      <w:pPr>
        <w:pStyle w:val="Caption"/>
        <w:spacing w:line="360" w:lineRule="auto"/>
        <w:jc w:val="both"/>
        <w:rPr>
          <w:i w:val="0"/>
          <w:iCs w:val="0"/>
          <w:color w:val="auto"/>
          <w:sz w:val="24"/>
          <w:szCs w:val="24"/>
        </w:rPr>
      </w:pPr>
      <w:r w:rsidRPr="00432E86">
        <w:rPr>
          <w:b/>
          <w:bCs/>
          <w:i w:val="0"/>
          <w:iCs w:val="0"/>
          <w:color w:val="auto"/>
          <w:sz w:val="24"/>
          <w:szCs w:val="24"/>
        </w:rPr>
        <w:t xml:space="preserve">Figure </w:t>
      </w:r>
      <w:r w:rsidRPr="00432E86">
        <w:rPr>
          <w:b/>
          <w:bCs/>
          <w:i w:val="0"/>
          <w:iCs w:val="0"/>
          <w:color w:val="auto"/>
          <w:sz w:val="24"/>
          <w:szCs w:val="24"/>
        </w:rPr>
        <w:fldChar w:fldCharType="begin"/>
      </w:r>
      <w:r w:rsidRPr="00432E86">
        <w:rPr>
          <w:b/>
          <w:bCs/>
          <w:i w:val="0"/>
          <w:iCs w:val="0"/>
          <w:color w:val="auto"/>
          <w:sz w:val="24"/>
          <w:szCs w:val="24"/>
        </w:rPr>
        <w:instrText xml:space="preserve"> SEQ Figure \* ARABIC </w:instrText>
      </w:r>
      <w:r w:rsidRPr="00432E86">
        <w:rPr>
          <w:b/>
          <w:bCs/>
          <w:i w:val="0"/>
          <w:iCs w:val="0"/>
          <w:color w:val="auto"/>
          <w:sz w:val="24"/>
          <w:szCs w:val="24"/>
        </w:rPr>
        <w:fldChar w:fldCharType="separate"/>
      </w:r>
      <w:r w:rsidRPr="00432E86">
        <w:rPr>
          <w:b/>
          <w:bCs/>
          <w:i w:val="0"/>
          <w:iCs w:val="0"/>
          <w:noProof/>
          <w:color w:val="auto"/>
          <w:sz w:val="24"/>
          <w:szCs w:val="24"/>
        </w:rPr>
        <w:t>1</w:t>
      </w:r>
      <w:r w:rsidRPr="00432E86">
        <w:rPr>
          <w:b/>
          <w:bCs/>
          <w:i w:val="0"/>
          <w:iCs w:val="0"/>
          <w:color w:val="auto"/>
          <w:sz w:val="24"/>
          <w:szCs w:val="24"/>
        </w:rPr>
        <w:fldChar w:fldCharType="end"/>
      </w:r>
      <w:r w:rsidRPr="00432E86">
        <w:rPr>
          <w:b/>
          <w:bCs/>
          <w:i w:val="0"/>
          <w:iCs w:val="0"/>
          <w:color w:val="auto"/>
          <w:sz w:val="24"/>
          <w:szCs w:val="24"/>
        </w:rPr>
        <w:t xml:space="preserve">. </w:t>
      </w:r>
      <w:r w:rsidR="00EE3A06" w:rsidRPr="0061516E">
        <w:rPr>
          <w:i w:val="0"/>
          <w:iCs w:val="0"/>
          <w:color w:val="auto"/>
          <w:sz w:val="24"/>
          <w:szCs w:val="24"/>
        </w:rPr>
        <w:t>Effect</w:t>
      </w:r>
      <w:r w:rsidR="000B59FF">
        <w:rPr>
          <w:i w:val="0"/>
          <w:iCs w:val="0"/>
          <w:color w:val="auto"/>
          <w:sz w:val="24"/>
          <w:szCs w:val="24"/>
        </w:rPr>
        <w:t>s</w:t>
      </w:r>
      <w:r w:rsidR="00EE3A06" w:rsidRPr="0061516E">
        <w:rPr>
          <w:i w:val="0"/>
          <w:iCs w:val="0"/>
          <w:color w:val="auto"/>
          <w:sz w:val="24"/>
          <w:szCs w:val="24"/>
        </w:rPr>
        <w:t xml:space="preserve"> of GLDA on plant hight (a, b) and</w:t>
      </w:r>
      <w:r w:rsidR="00432E86" w:rsidRPr="0061516E">
        <w:rPr>
          <w:i w:val="0"/>
          <w:iCs w:val="0"/>
          <w:color w:val="auto"/>
          <w:sz w:val="24"/>
          <w:szCs w:val="24"/>
        </w:rPr>
        <w:t xml:space="preserve"> dry biomass yield (c, d) of </w:t>
      </w:r>
      <w:r w:rsidR="00432E86" w:rsidRPr="0061516E">
        <w:rPr>
          <w:color w:val="auto"/>
          <w:sz w:val="24"/>
          <w:szCs w:val="24"/>
        </w:rPr>
        <w:t>Solanum nigrum L.</w:t>
      </w:r>
    </w:p>
    <w:p w14:paraId="453F7351" w14:textId="58BFB0D5" w:rsidR="00A657AF" w:rsidRPr="008C3B74" w:rsidRDefault="004E3BC2" w:rsidP="008C3B74">
      <w:pPr>
        <w:rPr>
          <w:b/>
          <w:bCs/>
        </w:rPr>
      </w:pPr>
      <w:bookmarkStart w:id="3" w:name="OLE_LINK1"/>
      <w:r>
        <w:rPr>
          <w:b/>
          <w:bCs/>
        </w:rPr>
        <w:lastRenderedPageBreak/>
        <w:t xml:space="preserve">3.3 </w:t>
      </w:r>
      <w:r w:rsidR="00B73BC2" w:rsidRPr="008C3B74">
        <w:rPr>
          <w:b/>
          <w:bCs/>
        </w:rPr>
        <w:t>Effect</w:t>
      </w:r>
      <w:r w:rsidR="00B83B6D">
        <w:rPr>
          <w:b/>
          <w:bCs/>
        </w:rPr>
        <w:t>s</w:t>
      </w:r>
      <w:r w:rsidR="00B73BC2" w:rsidRPr="008C3B74">
        <w:rPr>
          <w:b/>
          <w:bCs/>
        </w:rPr>
        <w:t xml:space="preserve"> of GLDA on Cd </w:t>
      </w:r>
      <w:r w:rsidR="00B83B6D">
        <w:rPr>
          <w:b/>
          <w:bCs/>
        </w:rPr>
        <w:t xml:space="preserve">accumulation </w:t>
      </w:r>
      <w:r w:rsidR="00B73BC2" w:rsidRPr="008C3B74">
        <w:rPr>
          <w:b/>
          <w:bCs/>
        </w:rPr>
        <w:t>in</w:t>
      </w:r>
      <w:r w:rsidR="00B83B6D">
        <w:rPr>
          <w:b/>
          <w:bCs/>
        </w:rPr>
        <w:t xml:space="preserve"> the</w:t>
      </w:r>
      <w:r w:rsidR="00B73BC2" w:rsidRPr="008C3B74">
        <w:rPr>
          <w:b/>
          <w:bCs/>
        </w:rPr>
        <w:t xml:space="preserve"> root</w:t>
      </w:r>
      <w:r w:rsidR="00B83B6D">
        <w:rPr>
          <w:b/>
          <w:bCs/>
        </w:rPr>
        <w:t>s</w:t>
      </w:r>
      <w:r w:rsidR="00B73BC2" w:rsidRPr="008C3B74">
        <w:rPr>
          <w:b/>
          <w:bCs/>
        </w:rPr>
        <w:t xml:space="preserve"> and </w:t>
      </w:r>
      <w:r w:rsidR="009B766C" w:rsidRPr="008C3B74">
        <w:rPr>
          <w:b/>
          <w:bCs/>
        </w:rPr>
        <w:t>shoot</w:t>
      </w:r>
      <w:r w:rsidR="00B83B6D">
        <w:rPr>
          <w:b/>
          <w:bCs/>
        </w:rPr>
        <w:t>s</w:t>
      </w:r>
      <w:r w:rsidR="00B73BC2" w:rsidRPr="008C3B74">
        <w:rPr>
          <w:b/>
          <w:bCs/>
        </w:rPr>
        <w:t xml:space="preserve"> of </w:t>
      </w:r>
      <w:r w:rsidR="00B73BC2" w:rsidRPr="008C3B74">
        <w:rPr>
          <w:b/>
          <w:bCs/>
          <w:i/>
          <w:iCs/>
        </w:rPr>
        <w:t xml:space="preserve">Solanum nigrum </w:t>
      </w:r>
      <w:r w:rsidR="00B73BC2" w:rsidRPr="008C3B74">
        <w:rPr>
          <w:b/>
          <w:bCs/>
        </w:rPr>
        <w:t>L.</w:t>
      </w:r>
      <w:bookmarkEnd w:id="3"/>
    </w:p>
    <w:p w14:paraId="730B7F87" w14:textId="639C9BF9" w:rsidR="00D52FCE" w:rsidRDefault="00D52FCE" w:rsidP="00866B84">
      <w:pPr>
        <w:spacing w:line="360" w:lineRule="auto"/>
        <w:ind w:firstLine="720"/>
        <w:jc w:val="both"/>
      </w:pPr>
      <w:r>
        <w:t xml:space="preserve">The accumulation of Cd in root </w:t>
      </w:r>
      <w:r w:rsidR="00942E1E">
        <w:t xml:space="preserve">and </w:t>
      </w:r>
      <w:r>
        <w:t xml:space="preserve">shoot of </w:t>
      </w:r>
      <w:r>
        <w:rPr>
          <w:i/>
          <w:iCs/>
        </w:rPr>
        <w:t xml:space="preserve">Solanum nigrum </w:t>
      </w:r>
      <w:r>
        <w:t>L. can be seen in fig. 2.</w:t>
      </w:r>
      <w:r w:rsidR="00942E1E">
        <w:t xml:space="preserve"> The appli</w:t>
      </w:r>
      <w:r w:rsidR="00B83B6D">
        <w:t>ed quantity</w:t>
      </w:r>
      <w:r w:rsidR="00942E1E">
        <w:t xml:space="preserve"> of GLDA </w:t>
      </w:r>
      <w:r w:rsidR="009D2806">
        <w:t>was enhanc</w:t>
      </w:r>
      <w:r w:rsidR="00942E1E">
        <w:t xml:space="preserve">ed the </w:t>
      </w:r>
      <w:r w:rsidR="009D2806">
        <w:t>phyto</w:t>
      </w:r>
      <w:r w:rsidR="00942E1E">
        <w:t xml:space="preserve">accumulation </w:t>
      </w:r>
      <w:r w:rsidR="005A1B5B">
        <w:t>of C</w:t>
      </w:r>
      <w:r w:rsidR="009D2806">
        <w:t>admium</w:t>
      </w:r>
      <w:r w:rsidR="00942E1E">
        <w:t xml:space="preserve"> </w:t>
      </w:r>
      <w:r w:rsidR="009D2806">
        <w:t xml:space="preserve">significantly </w:t>
      </w:r>
      <w:r w:rsidR="00942E1E">
        <w:t>in</w:t>
      </w:r>
      <w:r w:rsidR="001D2A2E">
        <w:t xml:space="preserve"> </w:t>
      </w:r>
      <w:r w:rsidR="001D2A2E">
        <w:rPr>
          <w:i/>
          <w:iCs/>
        </w:rPr>
        <w:t xml:space="preserve">Solanum nigrum </w:t>
      </w:r>
      <w:r w:rsidR="001D2A2E">
        <w:t>L.</w:t>
      </w:r>
      <w:r w:rsidR="00942E1E">
        <w:t xml:space="preserve"> </w:t>
      </w:r>
      <w:r w:rsidR="005A1B5B">
        <w:t xml:space="preserve">at varying rate </w:t>
      </w:r>
      <w:r w:rsidR="001D2A2E">
        <w:t>from</w:t>
      </w:r>
      <w:r w:rsidR="005A1B5B">
        <w:t xml:space="preserve"> contaminated soils.</w:t>
      </w:r>
      <w:r w:rsidR="00314719">
        <w:t xml:space="preserve"> The application of 3</w:t>
      </w:r>
      <w:r w:rsidR="00A03CEC">
        <w:t xml:space="preserve"> </w:t>
      </w:r>
      <w:r w:rsidR="00314719">
        <w:t xml:space="preserve">mmol/kg GLDA significantly absorbed the 22.72, 26.92% </w:t>
      </w:r>
      <w:r w:rsidR="00A03CEC">
        <w:t xml:space="preserve">quantity of applied Cd i.e., 25 </w:t>
      </w:r>
      <w:r w:rsidR="00D00546">
        <w:t>m</w:t>
      </w:r>
      <w:r w:rsidR="00A03CEC">
        <w:t>g/kg of soil</w:t>
      </w:r>
      <w:r w:rsidR="00926527">
        <w:t>,</w:t>
      </w:r>
      <w:r w:rsidR="005A1B5B">
        <w:t xml:space="preserve"> </w:t>
      </w:r>
      <w:r w:rsidR="00A03CEC">
        <w:t>in</w:t>
      </w:r>
      <w:r w:rsidR="001412F9">
        <w:t xml:space="preserve"> the</w:t>
      </w:r>
      <w:r w:rsidR="00A03CEC">
        <w:t xml:space="preserve"> root</w:t>
      </w:r>
      <w:r w:rsidR="009D2806">
        <w:t>s</w:t>
      </w:r>
      <w:r w:rsidR="00A03CEC">
        <w:t xml:space="preserve"> and shoot</w:t>
      </w:r>
      <w:r w:rsidR="009D2806">
        <w:t>s</w:t>
      </w:r>
      <w:r w:rsidR="00A03CEC">
        <w:t xml:space="preserve"> of </w:t>
      </w:r>
      <w:r w:rsidR="00A03CEC">
        <w:rPr>
          <w:i/>
          <w:iCs/>
        </w:rPr>
        <w:t>Solanum nigrum</w:t>
      </w:r>
      <w:r w:rsidR="00A03CEC">
        <w:t xml:space="preserve"> L. respectively, while </w:t>
      </w:r>
      <w:r w:rsidR="00D00546">
        <w:t>the applied quantity of 6 mmol/kg GLDA significantly absorbed the 33.35, 35.04 % quantity of applied Cd i.e., 50 mg/kg of soil</w:t>
      </w:r>
      <w:r w:rsidR="00926527">
        <w:t>,</w:t>
      </w:r>
      <w:r w:rsidR="00D00546">
        <w:t xml:space="preserve"> in </w:t>
      </w:r>
      <w:r w:rsidR="001412F9">
        <w:t xml:space="preserve">the </w:t>
      </w:r>
      <w:r w:rsidR="00D00546">
        <w:t xml:space="preserve">root and shoot of </w:t>
      </w:r>
      <w:r w:rsidR="00D00546">
        <w:rPr>
          <w:i/>
          <w:iCs/>
        </w:rPr>
        <w:t xml:space="preserve">Solanum nigrum </w:t>
      </w:r>
      <w:r w:rsidR="00D00546">
        <w:t>L. respectively</w:t>
      </w:r>
      <w:r w:rsidR="00CA37D8">
        <w:t>. However, the maximum accumulation of Cd was observed in treatment having combination of 6 mmol GLDA and 25 mg/kg Cd i.e., 34.26</w:t>
      </w:r>
      <w:r w:rsidR="001D2A2E">
        <w:t xml:space="preserve"> and</w:t>
      </w:r>
      <w:r w:rsidR="00CA37D8">
        <w:t xml:space="preserve"> 36.81 %</w:t>
      </w:r>
      <w:r w:rsidR="00D00546">
        <w:t xml:space="preserve"> </w:t>
      </w:r>
      <w:r w:rsidR="001D2A2E">
        <w:t xml:space="preserve">in root and shoot of </w:t>
      </w:r>
      <w:r w:rsidR="001D2A2E" w:rsidRPr="001D2A2E">
        <w:rPr>
          <w:i/>
          <w:iCs/>
        </w:rPr>
        <w:t>Solanum</w:t>
      </w:r>
      <w:r w:rsidR="001D2A2E">
        <w:rPr>
          <w:i/>
          <w:iCs/>
        </w:rPr>
        <w:t xml:space="preserve"> nigrum </w:t>
      </w:r>
      <w:r w:rsidR="001D2A2E">
        <w:t>L. respectively</w:t>
      </w:r>
      <w:r w:rsidR="00D033B4">
        <w:t xml:space="preserve"> (fig. 2 a &amp; b)</w:t>
      </w:r>
      <w:r w:rsidR="001D2A2E">
        <w:t>.</w:t>
      </w:r>
      <w:r w:rsidR="0051359F" w:rsidRPr="0051359F">
        <w:t xml:space="preserve"> </w:t>
      </w:r>
      <w:r w:rsidR="008A378C">
        <w:t>At first</w:t>
      </w:r>
      <w:r w:rsidR="0051359F" w:rsidRPr="0051359F">
        <w:t>,</w:t>
      </w:r>
      <w:r w:rsidR="009D2806">
        <w:t xml:space="preserve"> the phenomenon of active as well as passive transport</w:t>
      </w:r>
      <w:r w:rsidR="00D02DE5">
        <w:t>ation</w:t>
      </w:r>
      <w:r w:rsidR="009D2806">
        <w:t xml:space="preserve"> </w:t>
      </w:r>
      <w:r w:rsidR="00843940">
        <w:t>of Cadmium in</w:t>
      </w:r>
      <w:r w:rsidR="00D02DE5">
        <w:t xml:space="preserve"> plant roots</w:t>
      </w:r>
      <w:r w:rsidR="009D2806">
        <w:t xml:space="preserve"> </w:t>
      </w:r>
      <w:r w:rsidR="00843940">
        <w:t>was done</w:t>
      </w:r>
      <w:r w:rsidR="0051359F" w:rsidRPr="0051359F">
        <w:t xml:space="preserve">. </w:t>
      </w:r>
      <w:r w:rsidR="00843940">
        <w:t>Subsequently</w:t>
      </w:r>
      <w:r w:rsidR="0051359F" w:rsidRPr="0051359F">
        <w:t xml:space="preserve"> </w:t>
      </w:r>
      <w:r w:rsidR="00843940">
        <w:t>Cadmium</w:t>
      </w:r>
      <w:r w:rsidR="0051359F" w:rsidRPr="0051359F">
        <w:t xml:space="preserve"> enters</w:t>
      </w:r>
      <w:r w:rsidR="00843940">
        <w:t xml:space="preserve"> into the cells of</w:t>
      </w:r>
      <w:r w:rsidR="0051359F" w:rsidRPr="0051359F">
        <w:t xml:space="preserve"> plant root</w:t>
      </w:r>
      <w:r w:rsidR="00843940">
        <w:t>s</w:t>
      </w:r>
      <w:r w:rsidR="0051359F" w:rsidRPr="0051359F">
        <w:t xml:space="preserve">, </w:t>
      </w:r>
      <w:r w:rsidR="00843940">
        <w:t>the translocation of metal into harvestable parts through</w:t>
      </w:r>
      <w:r w:rsidR="0082138F">
        <w:t xml:space="preserve"> the transportation by </w:t>
      </w:r>
      <w:r w:rsidR="00843940">
        <w:t xml:space="preserve"> </w:t>
      </w:r>
      <w:r w:rsidR="0051359F" w:rsidRPr="0051359F">
        <w:t>hyperaccumulators</w:t>
      </w:r>
      <w:r w:rsidR="0082138F">
        <w:t xml:space="preserve"> </w:t>
      </w:r>
      <w:r w:rsidR="0051359F">
        <w:t xml:space="preserve"> </w:t>
      </w:r>
      <w:r w:rsidR="0051359F">
        <w:fldChar w:fldCharType="begin" w:fldLock="1"/>
      </w:r>
      <w:r w:rsidR="00344EA9">
        <w:instrText>ADDIN CSL_CITATION {"citationItems":[{"id":"ITEM-1","itemData":{"DOI":"https://doi.org/10.1016/j.chemosphere.2019.125750","ISSN":"0045-6535","abstract":"Phytoremediation is a green technology used for the remediation of heavy metal soils. However, up to now, very few plants are known to be both hyperaccumulators and fast-growers. In contrast, some non-hyperaccumulators, which possess lower extraction capacities than hyperaccumulators, are fast-growing species with much higher total biomass yields and are potential alternative phytoremediators. Bamboo is a taxonomic group comprised of 1439 species that are mostly distributed in the tropics and subtropics. Although limited studies on bamboo for phytoremediation, recent studies have shown that some bamboo species have high ability to adapt to metalliferous environments and a high capacity to absorb heavy metals. Bamboo tissues in the rhizome and culm can accumulate a large amount of heavy metals that mainly accumulate in the cell wall, vacuole, and cytoplasm. Certain bamboo species such as moso bamboo, Phyllostachys praecox, have been shown to have a high endurance in metal contaminated soils, enabling a considerable uptake and accumulation of heavy metals. However, excessive concentrations of heavy metals may cause oxidative stress and damage bamboo plants. Therefore, several management strategies have been developed to improve the phytoremediation ability of bamboo species, including the selection of tolerant bamboo species, intercropping with hyperaccumulators, fertilization applications, and employment of chelate in soil. This review demonstrates that bamboo species, which have high biomass productivity, short rotation, and high economic value, can be used for phytoremediation. However, the mechanisms of heavy metal uptake, transport, sequestration, and detoxification of different bamboo species require urgent investigation.","author":[{"dropping-particle":"","family":"Bian","given":"Fangyuan","non-dropping-particle":"","parse-names":false,"suffix":""},{"dropping-particle":"","family":"Zhong","given":"Zheke","non-dropping-particle":"","parse-names":false,"suffix":""},{"dropping-particle":"","family":"Zhang","given":"Xiaoping","non-dropping-particle":"","parse-names":false,"suffix":""},{"dropping-particle":"","family":"Yang","given":"Chuanbao","non-dropping-particle":"","parse-names":false,"suffix":""},{"dropping-particle":"","family":"Gai","given":"Xu","non-dropping-particle":"","parse-names":false,"suffix":""}],"container-title":"Chemosphere","id":"ITEM-1","issued":{"date-parts":[["2020"]]},"page":"125750","title":"Bamboo – An untapped plant resource for the phytoremediation of heavy metal contaminated soils","type":"article-journal","volume":"246"},"uris":["http://www.mendeley.com/documents/?uuid=5c55b4e0-b80d-4b5d-9910-80e7541ae08f"]}],"mendeley":{"formattedCitation":"(Bian et al., 2020)","plainTextFormattedCitation":"(Bian et al., 2020)","previouslyFormattedCitation":"(Bian et al., 2020)"},"properties":{"noteIndex":0},"schema":"https://github.com/citation-style-language/schema/raw/master/csl-citation.json"}</w:instrText>
      </w:r>
      <w:r w:rsidR="0051359F">
        <w:fldChar w:fldCharType="separate"/>
      </w:r>
      <w:r w:rsidR="0051359F" w:rsidRPr="0051359F">
        <w:rPr>
          <w:noProof/>
        </w:rPr>
        <w:t>(Bian et al., 2020)</w:t>
      </w:r>
      <w:r w:rsidR="0051359F">
        <w:fldChar w:fldCharType="end"/>
      </w:r>
      <w:r w:rsidR="0051359F" w:rsidRPr="0051359F">
        <w:t>.</w:t>
      </w:r>
    </w:p>
    <w:p w14:paraId="294511F5" w14:textId="77777777" w:rsidR="00592CB8" w:rsidRDefault="00592CB8" w:rsidP="00866B84">
      <w:pPr>
        <w:spacing w:line="360" w:lineRule="auto"/>
        <w:ind w:firstLine="720"/>
        <w:jc w:val="both"/>
      </w:pPr>
    </w:p>
    <w:p w14:paraId="69AC6C47" w14:textId="77777777" w:rsidR="00592CB8" w:rsidRDefault="00592CB8" w:rsidP="00866B84">
      <w:pPr>
        <w:spacing w:line="360" w:lineRule="auto"/>
        <w:ind w:firstLine="720"/>
        <w:jc w:val="both"/>
      </w:pPr>
    </w:p>
    <w:p w14:paraId="59B1C6D0" w14:textId="045CAD11" w:rsidR="00A657AF" w:rsidRDefault="00191C17" w:rsidP="00866B84">
      <w:pPr>
        <w:spacing w:line="360" w:lineRule="auto"/>
      </w:pPr>
      <w:r>
        <w:t xml:space="preserve"> </w:t>
      </w:r>
      <w:r>
        <w:rPr>
          <w:lang w:val="en-US"/>
        </w:rPr>
        <w:t xml:space="preserve"> </w:t>
      </w:r>
    </w:p>
    <w:p w14:paraId="28822D51" w14:textId="16C2DBA7" w:rsidR="007D002D" w:rsidRPr="00592CB8" w:rsidRDefault="0025658E" w:rsidP="00592CB8">
      <w:pPr>
        <w:spacing w:line="360" w:lineRule="auto"/>
        <w:jc w:val="both"/>
      </w:pPr>
      <w:r>
        <w:object w:dxaOrig="9803" w:dyaOrig="5548" w14:anchorId="613E49E7">
          <v:shape id="_x0000_i1029" type="#_x0000_t75" style="width:490.1pt;height:277.1pt" o:ole="">
            <v:imagedata r:id="rId16" o:title=""/>
          </v:shape>
          <o:OLEObject Type="Embed" ProgID="Prism8.Document" ShapeID="_x0000_i1029" DrawAspect="Content" ObjectID="_1819207225" r:id="rId17"/>
        </w:object>
      </w:r>
    </w:p>
    <w:p w14:paraId="07A7246A" w14:textId="77777777" w:rsidR="00A657AF" w:rsidRDefault="00A657AF" w:rsidP="006850E3">
      <w:pPr>
        <w:spacing w:line="360" w:lineRule="auto"/>
        <w:jc w:val="both"/>
      </w:pPr>
    </w:p>
    <w:p w14:paraId="31F3BC92" w14:textId="37953F7A" w:rsidR="009B766C" w:rsidRDefault="0025658E" w:rsidP="006850E3">
      <w:pPr>
        <w:spacing w:line="360" w:lineRule="auto"/>
        <w:jc w:val="both"/>
      </w:pPr>
      <w:r>
        <w:object w:dxaOrig="9812" w:dyaOrig="5548" w14:anchorId="5CFFBA6A">
          <v:shape id="_x0000_i1030" type="#_x0000_t75" style="width:490.1pt;height:277.1pt" o:ole="">
            <v:imagedata r:id="rId18" o:title=""/>
          </v:shape>
          <o:OLEObject Type="Embed" ProgID="Prism8.Document" ShapeID="_x0000_i1030" DrawAspect="Content" ObjectID="_1819207226" r:id="rId19"/>
        </w:object>
      </w:r>
      <w:r w:rsidR="009B766C" w:rsidRPr="009B766C">
        <w:rPr>
          <w:b/>
          <w:bCs/>
        </w:rPr>
        <w:t>Figure 2</w:t>
      </w:r>
      <w:r w:rsidR="009B766C" w:rsidRPr="0061516E">
        <w:t>.</w:t>
      </w:r>
      <w:r w:rsidR="0061516E" w:rsidRPr="0061516E">
        <w:t xml:space="preserve"> Effect</w:t>
      </w:r>
      <w:r w:rsidR="0082138F">
        <w:t>s</w:t>
      </w:r>
      <w:r w:rsidR="0061516E" w:rsidRPr="0061516E">
        <w:t xml:space="preserve"> of GLDA on Cd</w:t>
      </w:r>
      <w:r w:rsidR="0082138F">
        <w:t xml:space="preserve"> </w:t>
      </w:r>
      <w:r w:rsidR="0082138F" w:rsidRPr="0061516E">
        <w:t>accumulation</w:t>
      </w:r>
      <w:r w:rsidR="0061516E" w:rsidRPr="0061516E">
        <w:t xml:space="preserve"> in</w:t>
      </w:r>
      <w:r w:rsidR="0082138F">
        <w:t xml:space="preserve"> the</w:t>
      </w:r>
      <w:r w:rsidR="0061516E" w:rsidRPr="0061516E">
        <w:t xml:space="preserve"> root</w:t>
      </w:r>
      <w:r w:rsidR="0082138F">
        <w:t>s</w:t>
      </w:r>
      <w:r w:rsidR="0061516E">
        <w:t xml:space="preserve"> (a)</w:t>
      </w:r>
      <w:r w:rsidR="0061516E" w:rsidRPr="0061516E">
        <w:t xml:space="preserve"> and shoot</w:t>
      </w:r>
      <w:r w:rsidR="0082138F">
        <w:t>s</w:t>
      </w:r>
      <w:r w:rsidR="0061516E">
        <w:t xml:space="preserve"> (b)</w:t>
      </w:r>
      <w:r w:rsidR="0082138F">
        <w:t>,</w:t>
      </w:r>
      <w:r w:rsidR="0061516E" w:rsidRPr="0061516E">
        <w:t xml:space="preserve"> of </w:t>
      </w:r>
      <w:r w:rsidR="0061516E" w:rsidRPr="0061516E">
        <w:rPr>
          <w:i/>
          <w:iCs/>
        </w:rPr>
        <w:t xml:space="preserve">Solanum nigrum </w:t>
      </w:r>
      <w:r w:rsidR="0061516E" w:rsidRPr="0061516E">
        <w:t>L.</w:t>
      </w:r>
    </w:p>
    <w:p w14:paraId="7EE4AF59" w14:textId="77777777" w:rsidR="0047786B" w:rsidRDefault="0047786B" w:rsidP="006850E3">
      <w:pPr>
        <w:spacing w:line="360" w:lineRule="auto"/>
        <w:jc w:val="both"/>
      </w:pPr>
    </w:p>
    <w:p w14:paraId="047BFB7C" w14:textId="77777777" w:rsidR="00592CB8" w:rsidRPr="00866B84" w:rsidRDefault="00592CB8" w:rsidP="006850E3">
      <w:pPr>
        <w:spacing w:line="360" w:lineRule="auto"/>
        <w:jc w:val="both"/>
      </w:pPr>
    </w:p>
    <w:p w14:paraId="5454A2ED" w14:textId="39F26FD0" w:rsidR="009C452A" w:rsidRPr="008C3B74" w:rsidRDefault="004E3BC2" w:rsidP="008C3B74">
      <w:pPr>
        <w:rPr>
          <w:b/>
          <w:bCs/>
        </w:rPr>
      </w:pPr>
      <w:r>
        <w:rPr>
          <w:b/>
          <w:bCs/>
        </w:rPr>
        <w:t xml:space="preserve">3.4 </w:t>
      </w:r>
      <w:r w:rsidR="00326D75" w:rsidRPr="008C3B74">
        <w:rPr>
          <w:b/>
          <w:bCs/>
        </w:rPr>
        <w:t>Effect</w:t>
      </w:r>
      <w:r w:rsidR="0082138F">
        <w:rPr>
          <w:b/>
          <w:bCs/>
        </w:rPr>
        <w:t>s</w:t>
      </w:r>
      <w:r w:rsidR="00326D75" w:rsidRPr="008C3B74">
        <w:rPr>
          <w:b/>
          <w:bCs/>
        </w:rPr>
        <w:t xml:space="preserve"> of GLDA on </w:t>
      </w:r>
      <w:r w:rsidR="00B078EE">
        <w:rPr>
          <w:b/>
          <w:bCs/>
        </w:rPr>
        <w:t>bioaccumulation</w:t>
      </w:r>
      <w:r w:rsidR="00326D75" w:rsidRPr="008C3B74">
        <w:rPr>
          <w:b/>
          <w:bCs/>
        </w:rPr>
        <w:t>,</w:t>
      </w:r>
      <w:r w:rsidR="00B078EE">
        <w:rPr>
          <w:b/>
          <w:bCs/>
        </w:rPr>
        <w:t xml:space="preserve"> translocation</w:t>
      </w:r>
      <w:r w:rsidR="00326D75" w:rsidRPr="008C3B74">
        <w:rPr>
          <w:b/>
          <w:bCs/>
        </w:rPr>
        <w:t xml:space="preserve"> and </w:t>
      </w:r>
      <w:r w:rsidR="00B078EE">
        <w:rPr>
          <w:b/>
          <w:bCs/>
        </w:rPr>
        <w:t>remediation factor</w:t>
      </w:r>
      <w:r w:rsidR="00326D75" w:rsidRPr="008C3B74">
        <w:rPr>
          <w:b/>
          <w:bCs/>
        </w:rPr>
        <w:t xml:space="preserve"> of </w:t>
      </w:r>
      <w:r w:rsidR="00326D75" w:rsidRPr="008C3B74">
        <w:rPr>
          <w:b/>
          <w:bCs/>
          <w:i/>
          <w:iCs/>
        </w:rPr>
        <w:t xml:space="preserve">Solanum nigrum </w:t>
      </w:r>
      <w:r w:rsidR="00326D75" w:rsidRPr="008C3B74">
        <w:rPr>
          <w:b/>
          <w:bCs/>
        </w:rPr>
        <w:t>L.</w:t>
      </w:r>
    </w:p>
    <w:p w14:paraId="391989CF" w14:textId="58BDC42C" w:rsidR="009C452A" w:rsidRPr="00FB6A4E" w:rsidRDefault="00C53E67" w:rsidP="00FB6A4E">
      <w:pPr>
        <w:spacing w:line="360" w:lineRule="auto"/>
        <w:ind w:firstLine="720"/>
        <w:jc w:val="both"/>
      </w:pPr>
      <w:r>
        <w:t>The values of BAF, TF and RF are indicate</w:t>
      </w:r>
      <w:r w:rsidR="001878C2">
        <w:t>d</w:t>
      </w:r>
      <w:r>
        <w:t xml:space="preserve"> the potential capab</w:t>
      </w:r>
      <w:r w:rsidR="00F6044C">
        <w:t xml:space="preserve">ilities </w:t>
      </w:r>
      <w:r w:rsidR="001878C2">
        <w:t xml:space="preserve">of </w:t>
      </w:r>
      <w:r w:rsidR="001878C2" w:rsidRPr="001878C2">
        <w:rPr>
          <w:i/>
          <w:iCs/>
          <w:szCs w:val="24"/>
        </w:rPr>
        <w:t xml:space="preserve">Solanum nigrum </w:t>
      </w:r>
      <w:r w:rsidR="001878C2" w:rsidRPr="001878C2">
        <w:rPr>
          <w:szCs w:val="24"/>
        </w:rPr>
        <w:t>L</w:t>
      </w:r>
      <w:r w:rsidR="001878C2" w:rsidRPr="009C452A">
        <w:rPr>
          <w:i/>
          <w:iCs/>
          <w:szCs w:val="24"/>
        </w:rPr>
        <w:t>.</w:t>
      </w:r>
      <w:r w:rsidR="00724FC0">
        <w:rPr>
          <w:i/>
          <w:iCs/>
          <w:szCs w:val="24"/>
        </w:rPr>
        <w:t xml:space="preserve"> </w:t>
      </w:r>
      <w:r w:rsidR="00724FC0">
        <w:rPr>
          <w:szCs w:val="24"/>
        </w:rPr>
        <w:t>with respect</w:t>
      </w:r>
      <w:r w:rsidR="001878C2">
        <w:rPr>
          <w:i/>
          <w:iCs/>
          <w:szCs w:val="24"/>
        </w:rPr>
        <w:t xml:space="preserve"> </w:t>
      </w:r>
      <w:r w:rsidR="001878C2">
        <w:rPr>
          <w:szCs w:val="24"/>
        </w:rPr>
        <w:t xml:space="preserve">to </w:t>
      </w:r>
      <w:r w:rsidR="00C75F48">
        <w:rPr>
          <w:szCs w:val="24"/>
        </w:rPr>
        <w:t>p</w:t>
      </w:r>
      <w:r w:rsidR="00724FC0">
        <w:rPr>
          <w:szCs w:val="24"/>
        </w:rPr>
        <w:t>hytoremediation of Cd contaminated soil.</w:t>
      </w:r>
      <w:r w:rsidR="00D16EB1">
        <w:rPr>
          <w:szCs w:val="24"/>
        </w:rPr>
        <w:t xml:space="preserve"> Table 2.</w:t>
      </w:r>
      <w:r w:rsidR="0082138F">
        <w:rPr>
          <w:szCs w:val="24"/>
        </w:rPr>
        <w:t>,</w:t>
      </w:r>
      <w:r w:rsidR="00D16EB1">
        <w:rPr>
          <w:szCs w:val="24"/>
        </w:rPr>
        <w:t xml:space="preserve"> Represents the calculated values of BAF, TF and RF</w:t>
      </w:r>
      <w:r w:rsidR="00F37BE1">
        <w:rPr>
          <w:szCs w:val="24"/>
        </w:rPr>
        <w:t xml:space="preserve"> for </w:t>
      </w:r>
      <w:r w:rsidR="00C75662">
        <w:rPr>
          <w:szCs w:val="24"/>
        </w:rPr>
        <w:t>various</w:t>
      </w:r>
      <w:r w:rsidR="00F37BE1">
        <w:rPr>
          <w:szCs w:val="24"/>
        </w:rPr>
        <w:t xml:space="preserve"> treatment combination</w:t>
      </w:r>
      <w:r w:rsidR="00C66A87">
        <w:rPr>
          <w:szCs w:val="24"/>
        </w:rPr>
        <w:t>s</w:t>
      </w:r>
      <w:r w:rsidR="00F37BE1">
        <w:rPr>
          <w:szCs w:val="24"/>
        </w:rPr>
        <w:t>.</w:t>
      </w:r>
      <w:r w:rsidR="008553E2">
        <w:rPr>
          <w:szCs w:val="24"/>
        </w:rPr>
        <w:t xml:space="preserve"> The BAF, TF and RF</w:t>
      </w:r>
      <w:r w:rsidR="00440738">
        <w:rPr>
          <w:szCs w:val="24"/>
        </w:rPr>
        <w:t xml:space="preserve"> values</w:t>
      </w:r>
      <w:r w:rsidR="008553E2">
        <w:rPr>
          <w:szCs w:val="24"/>
        </w:rPr>
        <w:t xml:space="preserve"> </w:t>
      </w:r>
      <w:r w:rsidR="00C66A87">
        <w:rPr>
          <w:szCs w:val="24"/>
        </w:rPr>
        <w:t>of C</w:t>
      </w:r>
      <w:r w:rsidR="00B078EE">
        <w:rPr>
          <w:szCs w:val="24"/>
        </w:rPr>
        <w:t>admium</w:t>
      </w:r>
      <w:r w:rsidR="00C66A87">
        <w:rPr>
          <w:szCs w:val="24"/>
        </w:rPr>
        <w:t xml:space="preserve"> contaminated soil </w:t>
      </w:r>
      <w:r w:rsidR="008553E2">
        <w:rPr>
          <w:szCs w:val="24"/>
        </w:rPr>
        <w:t xml:space="preserve">are </w:t>
      </w:r>
      <w:r w:rsidR="00D255EE">
        <w:rPr>
          <w:szCs w:val="24"/>
        </w:rPr>
        <w:t>varied</w:t>
      </w:r>
      <w:r w:rsidR="008553E2">
        <w:rPr>
          <w:szCs w:val="24"/>
        </w:rPr>
        <w:t xml:space="preserve"> from </w:t>
      </w:r>
      <w:r w:rsidR="008553E2">
        <w:t>0.187</w:t>
      </w:r>
      <w:r w:rsidR="008553E2" w:rsidRPr="008A3E25">
        <w:t>±</w:t>
      </w:r>
      <w:r w:rsidR="008553E2">
        <w:t>0.001-0.375</w:t>
      </w:r>
      <w:r w:rsidR="008553E2" w:rsidRPr="008A3E25">
        <w:t>±</w:t>
      </w:r>
      <w:r w:rsidR="008553E2">
        <w:t xml:space="preserve">0.003, </w:t>
      </w:r>
      <w:r w:rsidR="00434BDE">
        <w:t>1.050</w:t>
      </w:r>
      <w:r w:rsidR="00434BDE" w:rsidRPr="008A3E25">
        <w:t>±</w:t>
      </w:r>
      <w:r w:rsidR="00434BDE">
        <w:t>0.003-1.244</w:t>
      </w:r>
      <w:r w:rsidR="00434BDE" w:rsidRPr="008A3E25">
        <w:t>±</w:t>
      </w:r>
      <w:r w:rsidR="00434BDE">
        <w:t>0.005 and 0.222</w:t>
      </w:r>
      <w:r w:rsidR="00434BDE" w:rsidRPr="008A3E25">
        <w:t>±</w:t>
      </w:r>
      <w:r w:rsidR="00434BDE">
        <w:t>0.002-</w:t>
      </w:r>
      <w:r w:rsidR="00C66A87">
        <w:t>1.253</w:t>
      </w:r>
      <w:r w:rsidR="00C66A87" w:rsidRPr="008A3E25">
        <w:t>±</w:t>
      </w:r>
      <w:r w:rsidR="00C66A87">
        <w:t>0.005 respectively.</w:t>
      </w:r>
      <w:r w:rsidR="00A84267" w:rsidRPr="00A84267">
        <w:t xml:space="preserve"> </w:t>
      </w:r>
      <w:r w:rsidR="00A84267">
        <w:t>The criteria for hyper</w:t>
      </w:r>
      <w:r w:rsidR="004313B0">
        <w:t>-</w:t>
      </w:r>
      <w:r w:rsidR="00A84267">
        <w:t>accumulative plants which having TF at least 1 are considered as Cadmium hyper-accumulator plants</w:t>
      </w:r>
      <w:r w:rsidR="00A84267" w:rsidRPr="00A84267">
        <w:t xml:space="preserve"> (Li et al. 2016).</w:t>
      </w:r>
      <w:r w:rsidR="008F6539">
        <w:t xml:space="preserve"> The values of TF for all treatment were &gt;1 which indicates that </w:t>
      </w:r>
      <w:r w:rsidR="008F6539">
        <w:rPr>
          <w:i/>
          <w:iCs/>
        </w:rPr>
        <w:t xml:space="preserve">Solanum nigrum </w:t>
      </w:r>
      <w:r w:rsidR="008F6539">
        <w:t xml:space="preserve">L. is a hyper accumulator plant and has </w:t>
      </w:r>
      <w:r w:rsidR="00B242CB">
        <w:t>better phytoremediation</w:t>
      </w:r>
      <w:r w:rsidR="008F6539">
        <w:t xml:space="preserve"> potential</w:t>
      </w:r>
      <w:r w:rsidR="00B242CB">
        <w:t>.</w:t>
      </w:r>
    </w:p>
    <w:p w14:paraId="5942CDA1" w14:textId="77777777" w:rsidR="00EF2A11" w:rsidRDefault="00EF2A11" w:rsidP="006850E3">
      <w:pPr>
        <w:pStyle w:val="Caption"/>
        <w:keepNext/>
        <w:spacing w:line="360" w:lineRule="auto"/>
        <w:jc w:val="both"/>
        <w:rPr>
          <w:b/>
          <w:bCs/>
          <w:i w:val="0"/>
          <w:iCs w:val="0"/>
          <w:color w:val="auto"/>
          <w:sz w:val="24"/>
          <w:szCs w:val="24"/>
        </w:rPr>
      </w:pPr>
    </w:p>
    <w:p w14:paraId="3282B16E" w14:textId="77777777" w:rsidR="00592CB8" w:rsidRPr="00592CB8" w:rsidRDefault="00592CB8" w:rsidP="00592CB8"/>
    <w:p w14:paraId="52E27BF9" w14:textId="77777777" w:rsidR="00EF2A11" w:rsidRPr="00EF2A11" w:rsidRDefault="00EF2A11" w:rsidP="00EF2A11"/>
    <w:p w14:paraId="62DDFC46" w14:textId="3D5DF9BE" w:rsidR="00966F31" w:rsidRPr="009C452A" w:rsidRDefault="00966F31" w:rsidP="006850E3">
      <w:pPr>
        <w:pStyle w:val="Caption"/>
        <w:keepNext/>
        <w:spacing w:line="360" w:lineRule="auto"/>
        <w:jc w:val="both"/>
        <w:rPr>
          <w:i w:val="0"/>
          <w:iCs w:val="0"/>
          <w:color w:val="auto"/>
          <w:sz w:val="24"/>
          <w:szCs w:val="24"/>
        </w:rPr>
      </w:pPr>
      <w:r w:rsidRPr="009C452A">
        <w:rPr>
          <w:b/>
          <w:bCs/>
          <w:i w:val="0"/>
          <w:iCs w:val="0"/>
          <w:color w:val="auto"/>
          <w:sz w:val="24"/>
          <w:szCs w:val="24"/>
        </w:rPr>
        <w:lastRenderedPageBreak/>
        <w:t xml:space="preserve">Table </w:t>
      </w:r>
      <w:r w:rsidRPr="009C452A">
        <w:rPr>
          <w:b/>
          <w:bCs/>
          <w:i w:val="0"/>
          <w:iCs w:val="0"/>
          <w:color w:val="auto"/>
          <w:sz w:val="24"/>
          <w:szCs w:val="24"/>
        </w:rPr>
        <w:fldChar w:fldCharType="begin"/>
      </w:r>
      <w:r w:rsidRPr="009C452A">
        <w:rPr>
          <w:b/>
          <w:bCs/>
          <w:i w:val="0"/>
          <w:iCs w:val="0"/>
          <w:color w:val="auto"/>
          <w:sz w:val="24"/>
          <w:szCs w:val="24"/>
        </w:rPr>
        <w:instrText xml:space="preserve"> SEQ Table \* ARABIC </w:instrText>
      </w:r>
      <w:r w:rsidRPr="009C452A">
        <w:rPr>
          <w:b/>
          <w:bCs/>
          <w:i w:val="0"/>
          <w:iCs w:val="0"/>
          <w:color w:val="auto"/>
          <w:sz w:val="24"/>
          <w:szCs w:val="24"/>
        </w:rPr>
        <w:fldChar w:fldCharType="separate"/>
      </w:r>
      <w:r w:rsidR="00D4659B" w:rsidRPr="009C452A">
        <w:rPr>
          <w:b/>
          <w:bCs/>
          <w:i w:val="0"/>
          <w:iCs w:val="0"/>
          <w:noProof/>
          <w:color w:val="auto"/>
          <w:sz w:val="24"/>
          <w:szCs w:val="24"/>
        </w:rPr>
        <w:t>2</w:t>
      </w:r>
      <w:r w:rsidRPr="009C452A">
        <w:rPr>
          <w:b/>
          <w:bCs/>
          <w:i w:val="0"/>
          <w:iCs w:val="0"/>
          <w:color w:val="auto"/>
          <w:sz w:val="24"/>
          <w:szCs w:val="24"/>
        </w:rPr>
        <w:fldChar w:fldCharType="end"/>
      </w:r>
      <w:r w:rsidR="009C452A" w:rsidRPr="009C452A">
        <w:rPr>
          <w:b/>
          <w:bCs/>
          <w:i w:val="0"/>
          <w:iCs w:val="0"/>
          <w:color w:val="auto"/>
          <w:sz w:val="24"/>
          <w:szCs w:val="24"/>
        </w:rPr>
        <w:t>.</w:t>
      </w:r>
      <w:r w:rsidRPr="009C452A">
        <w:rPr>
          <w:i w:val="0"/>
          <w:iCs w:val="0"/>
          <w:color w:val="auto"/>
          <w:sz w:val="24"/>
          <w:szCs w:val="24"/>
        </w:rPr>
        <w:t xml:space="preserve"> The </w:t>
      </w:r>
      <w:r w:rsidR="00BE178E" w:rsidRPr="009C452A">
        <w:rPr>
          <w:i w:val="0"/>
          <w:iCs w:val="0"/>
          <w:color w:val="auto"/>
          <w:sz w:val="24"/>
          <w:szCs w:val="24"/>
        </w:rPr>
        <w:t>effects</w:t>
      </w:r>
      <w:r w:rsidRPr="009C452A">
        <w:rPr>
          <w:i w:val="0"/>
          <w:iCs w:val="0"/>
          <w:color w:val="auto"/>
          <w:sz w:val="24"/>
          <w:szCs w:val="24"/>
        </w:rPr>
        <w:t xml:space="preserve"> of </w:t>
      </w:r>
      <w:r w:rsidR="00BE178E" w:rsidRPr="009C452A">
        <w:rPr>
          <w:i w:val="0"/>
          <w:iCs w:val="0"/>
          <w:color w:val="auto"/>
          <w:sz w:val="24"/>
          <w:szCs w:val="24"/>
        </w:rPr>
        <w:t xml:space="preserve">GLDA on </w:t>
      </w:r>
      <w:r w:rsidRPr="009C452A">
        <w:rPr>
          <w:i w:val="0"/>
          <w:iCs w:val="0"/>
          <w:color w:val="auto"/>
          <w:sz w:val="24"/>
          <w:szCs w:val="24"/>
        </w:rPr>
        <w:t xml:space="preserve">BAF, TF and RF </w:t>
      </w:r>
      <w:r w:rsidR="00BE178E" w:rsidRPr="009C452A">
        <w:rPr>
          <w:i w:val="0"/>
          <w:iCs w:val="0"/>
          <w:color w:val="auto"/>
          <w:sz w:val="24"/>
          <w:szCs w:val="24"/>
        </w:rPr>
        <w:t xml:space="preserve">of </w:t>
      </w:r>
      <w:bookmarkStart w:id="4" w:name="_Hlk204259791"/>
      <w:r w:rsidR="00BE178E" w:rsidRPr="00326D75">
        <w:rPr>
          <w:color w:val="auto"/>
          <w:sz w:val="24"/>
          <w:szCs w:val="24"/>
        </w:rPr>
        <w:t>Solanum nigrum</w:t>
      </w:r>
      <w:r w:rsidR="00BE178E" w:rsidRPr="009C452A">
        <w:rPr>
          <w:i w:val="0"/>
          <w:iCs w:val="0"/>
          <w:color w:val="auto"/>
          <w:sz w:val="24"/>
          <w:szCs w:val="24"/>
        </w:rPr>
        <w:t xml:space="preserve"> </w:t>
      </w:r>
      <w:r w:rsidR="00017217" w:rsidRPr="009C452A">
        <w:rPr>
          <w:i w:val="0"/>
          <w:iCs w:val="0"/>
          <w:color w:val="auto"/>
          <w:sz w:val="24"/>
          <w:szCs w:val="24"/>
        </w:rPr>
        <w:t>L.</w:t>
      </w:r>
      <w:r w:rsidR="00BE178E" w:rsidRPr="009C452A">
        <w:rPr>
          <w:i w:val="0"/>
          <w:iCs w:val="0"/>
          <w:color w:val="auto"/>
          <w:sz w:val="24"/>
          <w:szCs w:val="24"/>
        </w:rPr>
        <w:t xml:space="preserve"> </w:t>
      </w:r>
      <w:bookmarkEnd w:id="4"/>
      <w:r w:rsidR="00BE178E" w:rsidRPr="009C452A">
        <w:rPr>
          <w:i w:val="0"/>
          <w:iCs w:val="0"/>
          <w:color w:val="auto"/>
          <w:sz w:val="24"/>
          <w:szCs w:val="24"/>
        </w:rPr>
        <w:t>under Cd treatments</w:t>
      </w:r>
    </w:p>
    <w:tbl>
      <w:tblPr>
        <w:tblStyle w:val="TableGrid"/>
        <w:tblW w:w="0" w:type="auto"/>
        <w:tblInd w:w="-431" w:type="dxa"/>
        <w:tblLook w:val="04A0" w:firstRow="1" w:lastRow="0" w:firstColumn="1" w:lastColumn="0" w:noHBand="0" w:noVBand="1"/>
      </w:tblPr>
      <w:tblGrid>
        <w:gridCol w:w="1416"/>
        <w:gridCol w:w="888"/>
        <w:gridCol w:w="888"/>
        <w:gridCol w:w="921"/>
        <w:gridCol w:w="894"/>
        <w:gridCol w:w="888"/>
        <w:gridCol w:w="888"/>
        <w:gridCol w:w="888"/>
        <w:gridCol w:w="888"/>
        <w:gridCol w:w="888"/>
      </w:tblGrid>
      <w:tr w:rsidR="00A16C20" w14:paraId="2CBA3381" w14:textId="2799FE4C" w:rsidTr="00A90190">
        <w:trPr>
          <w:trHeight w:val="558"/>
        </w:trPr>
        <w:tc>
          <w:tcPr>
            <w:tcW w:w="1488" w:type="dxa"/>
            <w:vMerge w:val="restart"/>
            <w:tcBorders>
              <w:tl2br w:val="single" w:sz="4" w:space="0" w:color="auto"/>
            </w:tcBorders>
          </w:tcPr>
          <w:p w14:paraId="5042D81B" w14:textId="77777777" w:rsidR="00A16C20" w:rsidRDefault="00A16C20" w:rsidP="00E16C09">
            <w:pPr>
              <w:spacing w:line="360" w:lineRule="auto"/>
            </w:pPr>
            <w:r>
              <w:t>Treatments</w:t>
            </w:r>
          </w:p>
          <w:p w14:paraId="7B84B515" w14:textId="77777777" w:rsidR="00A16C20" w:rsidRDefault="00A16C20" w:rsidP="00E16C09">
            <w:pPr>
              <w:spacing w:line="360" w:lineRule="auto"/>
            </w:pPr>
          </w:p>
          <w:p w14:paraId="528F8B67" w14:textId="77777777" w:rsidR="00A16C20" w:rsidRDefault="00A16C20" w:rsidP="00E16C09">
            <w:pPr>
              <w:spacing w:line="360" w:lineRule="auto"/>
            </w:pPr>
          </w:p>
          <w:p w14:paraId="0632625A" w14:textId="5E4D71DB" w:rsidR="00A16C20" w:rsidRDefault="00A16C20" w:rsidP="00E16C09">
            <w:pPr>
              <w:spacing w:line="360" w:lineRule="auto"/>
            </w:pPr>
          </w:p>
          <w:p w14:paraId="04EA884C" w14:textId="77777777" w:rsidR="00D97A97" w:rsidRDefault="00D97A97" w:rsidP="00E16C09">
            <w:pPr>
              <w:spacing w:line="360" w:lineRule="auto"/>
            </w:pPr>
          </w:p>
          <w:p w14:paraId="675D034D" w14:textId="5C15B7A6" w:rsidR="00D97A97" w:rsidRDefault="00D97A97" w:rsidP="00E16C09">
            <w:pPr>
              <w:spacing w:line="360" w:lineRule="auto"/>
            </w:pPr>
            <w:r>
              <w:t>GLDA</w:t>
            </w:r>
          </w:p>
          <w:p w14:paraId="4E200667" w14:textId="5EF06AB5" w:rsidR="00D97A97" w:rsidRPr="00D97A97" w:rsidRDefault="00D97A97" w:rsidP="00E16C09">
            <w:pPr>
              <w:spacing w:line="360" w:lineRule="auto"/>
            </w:pPr>
            <w:r>
              <w:t>(mmol/kg)</w:t>
            </w:r>
          </w:p>
        </w:tc>
        <w:tc>
          <w:tcPr>
            <w:tcW w:w="7959" w:type="dxa"/>
            <w:gridSpan w:val="9"/>
            <w:tcBorders>
              <w:bottom w:val="single" w:sz="4" w:space="0" w:color="auto"/>
            </w:tcBorders>
          </w:tcPr>
          <w:p w14:paraId="59BD786F" w14:textId="470DC87F" w:rsidR="00A16C20" w:rsidRDefault="00A16C20" w:rsidP="006850E3">
            <w:pPr>
              <w:spacing w:line="360" w:lineRule="auto"/>
              <w:jc w:val="center"/>
            </w:pPr>
            <w:r>
              <w:t>Cd (mg/kg)</w:t>
            </w:r>
          </w:p>
        </w:tc>
      </w:tr>
      <w:tr w:rsidR="00324D51" w14:paraId="336F4825" w14:textId="23A2D2D1" w:rsidTr="00966F31">
        <w:trPr>
          <w:trHeight w:val="693"/>
        </w:trPr>
        <w:tc>
          <w:tcPr>
            <w:tcW w:w="1488" w:type="dxa"/>
            <w:vMerge/>
          </w:tcPr>
          <w:p w14:paraId="344931E4" w14:textId="3AA4FAEB" w:rsidR="00A16C20" w:rsidRDefault="00A16C20" w:rsidP="00E16C09">
            <w:pPr>
              <w:spacing w:line="360" w:lineRule="auto"/>
              <w:jc w:val="center"/>
            </w:pPr>
          </w:p>
        </w:tc>
        <w:tc>
          <w:tcPr>
            <w:tcW w:w="2621" w:type="dxa"/>
            <w:gridSpan w:val="3"/>
            <w:tcBorders>
              <w:top w:val="single" w:sz="4" w:space="0" w:color="auto"/>
            </w:tcBorders>
          </w:tcPr>
          <w:p w14:paraId="24366FD3" w14:textId="50F78894" w:rsidR="00A16C20" w:rsidRDefault="00A16C20" w:rsidP="006850E3">
            <w:pPr>
              <w:spacing w:line="360" w:lineRule="auto"/>
              <w:jc w:val="both"/>
            </w:pPr>
            <w:r>
              <w:t>BAF</w:t>
            </w:r>
            <w:r w:rsidR="000B59FF">
              <w:t xml:space="preserve"> (Bioaccumulation factor)</w:t>
            </w:r>
          </w:p>
        </w:tc>
        <w:tc>
          <w:tcPr>
            <w:tcW w:w="2674" w:type="dxa"/>
            <w:gridSpan w:val="3"/>
            <w:tcBorders>
              <w:top w:val="single" w:sz="4" w:space="0" w:color="auto"/>
            </w:tcBorders>
          </w:tcPr>
          <w:p w14:paraId="14316525" w14:textId="4425D3B0" w:rsidR="00A16C20" w:rsidRDefault="00A16C20" w:rsidP="006850E3">
            <w:pPr>
              <w:spacing w:line="360" w:lineRule="auto"/>
              <w:jc w:val="both"/>
            </w:pPr>
            <w:r>
              <w:t>TF</w:t>
            </w:r>
            <w:r w:rsidR="000B59FF">
              <w:t xml:space="preserve"> (Translocation </w:t>
            </w:r>
            <w:r w:rsidR="00F87CC8">
              <w:t>factor)</w:t>
            </w:r>
          </w:p>
        </w:tc>
        <w:tc>
          <w:tcPr>
            <w:tcW w:w="2664" w:type="dxa"/>
            <w:gridSpan w:val="3"/>
            <w:tcBorders>
              <w:top w:val="single" w:sz="4" w:space="0" w:color="auto"/>
            </w:tcBorders>
          </w:tcPr>
          <w:p w14:paraId="387E6F9F" w14:textId="4C3F63AD" w:rsidR="00A16C20" w:rsidRDefault="00A16C20" w:rsidP="006850E3">
            <w:pPr>
              <w:spacing w:line="360" w:lineRule="auto"/>
              <w:jc w:val="both"/>
            </w:pPr>
            <w:r>
              <w:t>RF</w:t>
            </w:r>
            <w:r w:rsidR="00F87CC8">
              <w:t xml:space="preserve"> (Remediation factor)</w:t>
            </w:r>
          </w:p>
        </w:tc>
      </w:tr>
      <w:tr w:rsidR="00324D51" w14:paraId="2A55E87E" w14:textId="0C830405" w:rsidTr="00E16C09">
        <w:trPr>
          <w:trHeight w:val="1079"/>
        </w:trPr>
        <w:tc>
          <w:tcPr>
            <w:tcW w:w="1488" w:type="dxa"/>
            <w:vMerge/>
          </w:tcPr>
          <w:p w14:paraId="1146FAA6" w14:textId="77777777" w:rsidR="00A16C20" w:rsidRDefault="00A16C20" w:rsidP="00E16C09">
            <w:pPr>
              <w:spacing w:line="360" w:lineRule="auto"/>
              <w:jc w:val="center"/>
            </w:pPr>
          </w:p>
        </w:tc>
        <w:tc>
          <w:tcPr>
            <w:tcW w:w="810" w:type="dxa"/>
            <w:tcBorders>
              <w:top w:val="single" w:sz="4" w:space="0" w:color="auto"/>
            </w:tcBorders>
          </w:tcPr>
          <w:p w14:paraId="6B0A71B1" w14:textId="7615C2F8" w:rsidR="00A16C20" w:rsidRPr="00E91A18" w:rsidRDefault="00A16C20" w:rsidP="006850E3">
            <w:pPr>
              <w:spacing w:line="360" w:lineRule="auto"/>
              <w:jc w:val="both"/>
              <w:rPr>
                <w:b/>
                <w:bCs/>
              </w:rPr>
            </w:pPr>
            <w:r w:rsidRPr="00E91A18">
              <w:rPr>
                <w:b/>
                <w:bCs/>
              </w:rPr>
              <w:t>0</w:t>
            </w:r>
          </w:p>
        </w:tc>
        <w:tc>
          <w:tcPr>
            <w:tcW w:w="871" w:type="dxa"/>
            <w:tcBorders>
              <w:top w:val="single" w:sz="4" w:space="0" w:color="auto"/>
            </w:tcBorders>
          </w:tcPr>
          <w:p w14:paraId="557C21DF" w14:textId="710869F2" w:rsidR="00A16C20" w:rsidRPr="00E91A18" w:rsidRDefault="00A16C20" w:rsidP="006850E3">
            <w:pPr>
              <w:spacing w:line="360" w:lineRule="auto"/>
              <w:jc w:val="both"/>
              <w:rPr>
                <w:b/>
                <w:bCs/>
              </w:rPr>
            </w:pPr>
            <w:r w:rsidRPr="00E91A18">
              <w:rPr>
                <w:b/>
                <w:bCs/>
              </w:rPr>
              <w:t>25</w:t>
            </w:r>
          </w:p>
        </w:tc>
        <w:tc>
          <w:tcPr>
            <w:tcW w:w="940" w:type="dxa"/>
            <w:tcBorders>
              <w:top w:val="single" w:sz="4" w:space="0" w:color="auto"/>
            </w:tcBorders>
          </w:tcPr>
          <w:p w14:paraId="7C57D1E0" w14:textId="13D04808" w:rsidR="00A16C20" w:rsidRPr="00E91A18" w:rsidRDefault="00A16C20" w:rsidP="006850E3">
            <w:pPr>
              <w:spacing w:line="360" w:lineRule="auto"/>
              <w:jc w:val="both"/>
              <w:rPr>
                <w:b/>
                <w:bCs/>
              </w:rPr>
            </w:pPr>
            <w:r w:rsidRPr="00E91A18">
              <w:rPr>
                <w:b/>
                <w:bCs/>
              </w:rPr>
              <w:t>50</w:t>
            </w:r>
          </w:p>
        </w:tc>
        <w:tc>
          <w:tcPr>
            <w:tcW w:w="898" w:type="dxa"/>
          </w:tcPr>
          <w:p w14:paraId="5D26289E" w14:textId="386813C7" w:rsidR="00A16C20" w:rsidRPr="00E91A18" w:rsidRDefault="00A16C20" w:rsidP="006850E3">
            <w:pPr>
              <w:spacing w:line="360" w:lineRule="auto"/>
              <w:jc w:val="both"/>
              <w:rPr>
                <w:b/>
                <w:bCs/>
              </w:rPr>
            </w:pPr>
            <w:r w:rsidRPr="00E91A18">
              <w:rPr>
                <w:b/>
                <w:bCs/>
              </w:rPr>
              <w:t>0</w:t>
            </w:r>
          </w:p>
        </w:tc>
        <w:tc>
          <w:tcPr>
            <w:tcW w:w="888" w:type="dxa"/>
          </w:tcPr>
          <w:p w14:paraId="3CF7E839" w14:textId="1B11F9F3" w:rsidR="00A16C20" w:rsidRPr="00E91A18" w:rsidRDefault="00A16C20" w:rsidP="006850E3">
            <w:pPr>
              <w:spacing w:line="360" w:lineRule="auto"/>
              <w:jc w:val="both"/>
              <w:rPr>
                <w:b/>
                <w:bCs/>
              </w:rPr>
            </w:pPr>
            <w:r w:rsidRPr="00E91A18">
              <w:rPr>
                <w:b/>
                <w:bCs/>
              </w:rPr>
              <w:t>25</w:t>
            </w:r>
          </w:p>
        </w:tc>
        <w:tc>
          <w:tcPr>
            <w:tcW w:w="888" w:type="dxa"/>
          </w:tcPr>
          <w:p w14:paraId="55A0694D" w14:textId="158E0D47" w:rsidR="00A16C20" w:rsidRPr="00E91A18" w:rsidRDefault="00A16C20" w:rsidP="006850E3">
            <w:pPr>
              <w:spacing w:line="360" w:lineRule="auto"/>
              <w:jc w:val="both"/>
              <w:rPr>
                <w:b/>
                <w:bCs/>
              </w:rPr>
            </w:pPr>
            <w:r w:rsidRPr="00E91A18">
              <w:rPr>
                <w:b/>
                <w:bCs/>
              </w:rPr>
              <w:t>50</w:t>
            </w:r>
          </w:p>
        </w:tc>
        <w:tc>
          <w:tcPr>
            <w:tcW w:w="888" w:type="dxa"/>
          </w:tcPr>
          <w:p w14:paraId="4BF5A8B4" w14:textId="05A00F00" w:rsidR="00A16C20" w:rsidRPr="00E91A18" w:rsidRDefault="00A16C20" w:rsidP="006850E3">
            <w:pPr>
              <w:spacing w:line="360" w:lineRule="auto"/>
              <w:jc w:val="both"/>
              <w:rPr>
                <w:b/>
                <w:bCs/>
              </w:rPr>
            </w:pPr>
            <w:r w:rsidRPr="00E91A18">
              <w:rPr>
                <w:b/>
                <w:bCs/>
              </w:rPr>
              <w:t>0</w:t>
            </w:r>
          </w:p>
        </w:tc>
        <w:tc>
          <w:tcPr>
            <w:tcW w:w="888" w:type="dxa"/>
          </w:tcPr>
          <w:p w14:paraId="3FC2C0D3" w14:textId="16523BE9" w:rsidR="00A16C20" w:rsidRPr="00E91A18" w:rsidRDefault="00A16C20" w:rsidP="006850E3">
            <w:pPr>
              <w:spacing w:line="360" w:lineRule="auto"/>
              <w:jc w:val="both"/>
              <w:rPr>
                <w:b/>
                <w:bCs/>
              </w:rPr>
            </w:pPr>
            <w:r w:rsidRPr="00E91A18">
              <w:rPr>
                <w:b/>
                <w:bCs/>
              </w:rPr>
              <w:t>25</w:t>
            </w:r>
          </w:p>
        </w:tc>
        <w:tc>
          <w:tcPr>
            <w:tcW w:w="888" w:type="dxa"/>
          </w:tcPr>
          <w:p w14:paraId="193DE20D" w14:textId="50FF0CC2" w:rsidR="00A16C20" w:rsidRPr="00E91A18" w:rsidRDefault="00A16C20" w:rsidP="006850E3">
            <w:pPr>
              <w:spacing w:line="360" w:lineRule="auto"/>
              <w:jc w:val="both"/>
              <w:rPr>
                <w:b/>
                <w:bCs/>
              </w:rPr>
            </w:pPr>
            <w:r w:rsidRPr="00E91A18">
              <w:rPr>
                <w:b/>
                <w:bCs/>
              </w:rPr>
              <w:t>50</w:t>
            </w:r>
          </w:p>
        </w:tc>
      </w:tr>
      <w:tr w:rsidR="003B3A84" w14:paraId="536F5DF9" w14:textId="2F252C7F" w:rsidTr="00966F31">
        <w:trPr>
          <w:cantSplit/>
          <w:trHeight w:val="1134"/>
        </w:trPr>
        <w:tc>
          <w:tcPr>
            <w:tcW w:w="1488" w:type="dxa"/>
          </w:tcPr>
          <w:p w14:paraId="4F2F888F" w14:textId="0C60E0C6" w:rsidR="000C07DB" w:rsidRPr="00E91A18" w:rsidRDefault="00E33A3B" w:rsidP="00E16C09">
            <w:pPr>
              <w:spacing w:line="360" w:lineRule="auto"/>
              <w:jc w:val="center"/>
              <w:rPr>
                <w:b/>
                <w:bCs/>
              </w:rPr>
            </w:pPr>
            <w:r w:rsidRPr="00E91A18">
              <w:rPr>
                <w:b/>
                <w:bCs/>
              </w:rPr>
              <w:t>0</w:t>
            </w:r>
          </w:p>
        </w:tc>
        <w:tc>
          <w:tcPr>
            <w:tcW w:w="810" w:type="dxa"/>
          </w:tcPr>
          <w:p w14:paraId="5A77B8E8" w14:textId="087FB8ED" w:rsidR="000C07DB" w:rsidRDefault="00AD094B" w:rsidP="006850E3">
            <w:pPr>
              <w:spacing w:line="360" w:lineRule="auto"/>
              <w:jc w:val="center"/>
            </w:pPr>
            <w:r>
              <w:t>0.187</w:t>
            </w:r>
          </w:p>
          <w:p w14:paraId="6D96BCF9" w14:textId="47ADDC3C" w:rsidR="00324D51" w:rsidRPr="00324D51" w:rsidRDefault="00324D51" w:rsidP="006850E3">
            <w:pPr>
              <w:spacing w:line="360" w:lineRule="auto"/>
              <w:jc w:val="center"/>
            </w:pPr>
            <w:r w:rsidRPr="008A3E25">
              <w:t>±</w:t>
            </w:r>
            <w:r>
              <w:t>0</w:t>
            </w:r>
            <w:r w:rsidR="00AD094B">
              <w:t>.001</w:t>
            </w:r>
          </w:p>
        </w:tc>
        <w:tc>
          <w:tcPr>
            <w:tcW w:w="871" w:type="dxa"/>
          </w:tcPr>
          <w:p w14:paraId="3C90EC1C" w14:textId="6765410F" w:rsidR="000C07DB" w:rsidRDefault="00AD094B" w:rsidP="006850E3">
            <w:pPr>
              <w:spacing w:line="360" w:lineRule="auto"/>
              <w:jc w:val="center"/>
            </w:pPr>
            <w:r>
              <w:t>0.191</w:t>
            </w:r>
          </w:p>
          <w:p w14:paraId="4ADBAC82" w14:textId="4C9372EF" w:rsidR="006E2B06" w:rsidRDefault="006E2B06" w:rsidP="006850E3">
            <w:pPr>
              <w:spacing w:line="360" w:lineRule="auto"/>
              <w:jc w:val="center"/>
            </w:pPr>
            <w:r w:rsidRPr="008A3E25">
              <w:t>±</w:t>
            </w:r>
            <w:r>
              <w:t>0.</w:t>
            </w:r>
            <w:r w:rsidR="00AD094B">
              <w:t>002</w:t>
            </w:r>
          </w:p>
          <w:p w14:paraId="31C83941" w14:textId="1B6F96AC" w:rsidR="006E2B06" w:rsidRDefault="006E2B06" w:rsidP="006850E3">
            <w:pPr>
              <w:spacing w:line="360" w:lineRule="auto"/>
              <w:jc w:val="center"/>
            </w:pPr>
          </w:p>
        </w:tc>
        <w:tc>
          <w:tcPr>
            <w:tcW w:w="940" w:type="dxa"/>
          </w:tcPr>
          <w:p w14:paraId="21F4AABE" w14:textId="68067320" w:rsidR="000C07DB" w:rsidRDefault="00AD094B" w:rsidP="006850E3">
            <w:pPr>
              <w:spacing w:line="360" w:lineRule="auto"/>
              <w:jc w:val="center"/>
            </w:pPr>
            <w:r>
              <w:t>0.159</w:t>
            </w:r>
          </w:p>
          <w:p w14:paraId="18749689" w14:textId="29386753" w:rsidR="006E2B06" w:rsidRDefault="006E2B06" w:rsidP="006850E3">
            <w:pPr>
              <w:spacing w:line="360" w:lineRule="auto"/>
              <w:jc w:val="center"/>
            </w:pPr>
            <w:r w:rsidRPr="008A3E25">
              <w:t>±</w:t>
            </w:r>
            <w:r>
              <w:t>0</w:t>
            </w:r>
            <w:r w:rsidR="00E87D56">
              <w:t>.0</w:t>
            </w:r>
            <w:r w:rsidR="00AD094B">
              <w:t>02</w:t>
            </w:r>
          </w:p>
        </w:tc>
        <w:tc>
          <w:tcPr>
            <w:tcW w:w="898" w:type="dxa"/>
          </w:tcPr>
          <w:p w14:paraId="77F51E82" w14:textId="23335DEE" w:rsidR="000C07DB" w:rsidRDefault="006F4F56" w:rsidP="006850E3">
            <w:pPr>
              <w:spacing w:line="360" w:lineRule="auto"/>
              <w:jc w:val="center"/>
            </w:pPr>
            <w:r>
              <w:t>1.</w:t>
            </w:r>
            <w:r w:rsidR="00AD094B">
              <w:t>125</w:t>
            </w:r>
          </w:p>
          <w:p w14:paraId="4ADC934B" w14:textId="32FF53E3" w:rsidR="006E2B06" w:rsidRDefault="006E2B06" w:rsidP="006850E3">
            <w:pPr>
              <w:spacing w:line="360" w:lineRule="auto"/>
              <w:jc w:val="center"/>
            </w:pPr>
            <w:r w:rsidRPr="008A3E25">
              <w:t>±</w:t>
            </w:r>
            <w:r>
              <w:t>0.</w:t>
            </w:r>
            <w:r w:rsidR="00E87D56">
              <w:t>0</w:t>
            </w:r>
            <w:r w:rsidR="00AD094B">
              <w:t>04</w:t>
            </w:r>
          </w:p>
        </w:tc>
        <w:tc>
          <w:tcPr>
            <w:tcW w:w="888" w:type="dxa"/>
          </w:tcPr>
          <w:p w14:paraId="0616E4BC" w14:textId="726EC77A" w:rsidR="000C07DB" w:rsidRDefault="00AD094B" w:rsidP="006850E3">
            <w:pPr>
              <w:spacing w:line="360" w:lineRule="auto"/>
              <w:jc w:val="center"/>
            </w:pPr>
            <w:r>
              <w:t>1.244</w:t>
            </w:r>
          </w:p>
          <w:p w14:paraId="11C86B0D" w14:textId="2CEAD4EA" w:rsidR="006E2B06" w:rsidRDefault="006E2B06" w:rsidP="006850E3">
            <w:pPr>
              <w:spacing w:line="360" w:lineRule="auto"/>
              <w:jc w:val="center"/>
            </w:pPr>
            <w:r w:rsidRPr="008A3E25">
              <w:t>±</w:t>
            </w:r>
            <w:r w:rsidR="00E87D56">
              <w:t>0.0</w:t>
            </w:r>
            <w:r w:rsidR="00AD094B">
              <w:t>05</w:t>
            </w:r>
          </w:p>
        </w:tc>
        <w:tc>
          <w:tcPr>
            <w:tcW w:w="888" w:type="dxa"/>
          </w:tcPr>
          <w:p w14:paraId="3756F694" w14:textId="0377A36C" w:rsidR="000C07DB" w:rsidRDefault="007F363D" w:rsidP="006850E3">
            <w:pPr>
              <w:spacing w:line="360" w:lineRule="auto"/>
              <w:jc w:val="center"/>
            </w:pPr>
            <w:r>
              <w:t>1</w:t>
            </w:r>
            <w:r w:rsidR="00E91A18">
              <w:t>.152</w:t>
            </w:r>
          </w:p>
          <w:p w14:paraId="6B7A1E13" w14:textId="668109D9" w:rsidR="006E2B06" w:rsidRDefault="006E2B06" w:rsidP="006850E3">
            <w:pPr>
              <w:spacing w:line="360" w:lineRule="auto"/>
              <w:jc w:val="center"/>
            </w:pPr>
            <w:r w:rsidRPr="008A3E25">
              <w:t>±</w:t>
            </w:r>
            <w:r w:rsidR="00E87D56">
              <w:t>0.</w:t>
            </w:r>
            <w:r w:rsidR="007F363D">
              <w:t>0</w:t>
            </w:r>
            <w:r w:rsidR="00E65206">
              <w:t>0</w:t>
            </w:r>
            <w:r w:rsidR="007F363D">
              <w:t>3</w:t>
            </w:r>
          </w:p>
        </w:tc>
        <w:tc>
          <w:tcPr>
            <w:tcW w:w="888" w:type="dxa"/>
          </w:tcPr>
          <w:p w14:paraId="6D910B92" w14:textId="38601909" w:rsidR="000C07DB" w:rsidRDefault="007F363D" w:rsidP="006850E3">
            <w:pPr>
              <w:spacing w:line="360" w:lineRule="auto"/>
              <w:jc w:val="center"/>
            </w:pPr>
            <w:r>
              <w:t>0.750</w:t>
            </w:r>
          </w:p>
          <w:p w14:paraId="0B0B8163" w14:textId="59AD3035" w:rsidR="006E2B06" w:rsidRDefault="006E2B06" w:rsidP="006850E3">
            <w:pPr>
              <w:spacing w:line="360" w:lineRule="auto"/>
              <w:jc w:val="center"/>
            </w:pPr>
            <w:r w:rsidRPr="008A3E25">
              <w:t>±</w:t>
            </w:r>
            <w:r w:rsidR="00E87D56">
              <w:t>0.0</w:t>
            </w:r>
            <w:r w:rsidR="007F363D">
              <w:t>0</w:t>
            </w:r>
            <w:r w:rsidR="00E87D56">
              <w:t>5</w:t>
            </w:r>
          </w:p>
        </w:tc>
        <w:tc>
          <w:tcPr>
            <w:tcW w:w="888" w:type="dxa"/>
          </w:tcPr>
          <w:p w14:paraId="47F91F7F" w14:textId="02951C51" w:rsidR="000C07DB" w:rsidRDefault="00E91A18" w:rsidP="006850E3">
            <w:pPr>
              <w:spacing w:line="360" w:lineRule="auto"/>
              <w:jc w:val="center"/>
            </w:pPr>
            <w:r>
              <w:t>0.</w:t>
            </w:r>
            <w:r w:rsidR="007F363D">
              <w:t>508</w:t>
            </w:r>
          </w:p>
          <w:p w14:paraId="239F6B66" w14:textId="2D6BFB7C" w:rsidR="006E2B06" w:rsidRDefault="006E2B06" w:rsidP="006850E3">
            <w:pPr>
              <w:spacing w:line="360" w:lineRule="auto"/>
              <w:jc w:val="center"/>
            </w:pPr>
            <w:r w:rsidRPr="008A3E25">
              <w:t>±</w:t>
            </w:r>
            <w:r w:rsidR="00E87D56">
              <w:t>0.0</w:t>
            </w:r>
            <w:r w:rsidR="007F363D">
              <w:t>0</w:t>
            </w:r>
            <w:r w:rsidR="00E87D56">
              <w:t>3</w:t>
            </w:r>
          </w:p>
        </w:tc>
        <w:tc>
          <w:tcPr>
            <w:tcW w:w="888" w:type="dxa"/>
          </w:tcPr>
          <w:p w14:paraId="48B3D045" w14:textId="3A1555AA" w:rsidR="000C07DB" w:rsidRDefault="007F363D" w:rsidP="006850E3">
            <w:pPr>
              <w:spacing w:line="360" w:lineRule="auto"/>
              <w:jc w:val="center"/>
            </w:pPr>
            <w:r>
              <w:t>0.222</w:t>
            </w:r>
          </w:p>
          <w:p w14:paraId="4028E013" w14:textId="467569F7" w:rsidR="006E2B06" w:rsidRDefault="006E2B06" w:rsidP="006850E3">
            <w:pPr>
              <w:spacing w:line="360" w:lineRule="auto"/>
              <w:jc w:val="center"/>
            </w:pPr>
            <w:r w:rsidRPr="008A3E25">
              <w:t>±</w:t>
            </w:r>
            <w:r w:rsidR="00E87D56">
              <w:t>0.0</w:t>
            </w:r>
            <w:r w:rsidR="007F363D">
              <w:t>02</w:t>
            </w:r>
          </w:p>
        </w:tc>
      </w:tr>
      <w:tr w:rsidR="003B3A84" w14:paraId="3DC64BFA" w14:textId="16E59415" w:rsidTr="00966F31">
        <w:trPr>
          <w:cantSplit/>
          <w:trHeight w:val="1134"/>
        </w:trPr>
        <w:tc>
          <w:tcPr>
            <w:tcW w:w="1488" w:type="dxa"/>
          </w:tcPr>
          <w:p w14:paraId="3CF19694" w14:textId="20C2EDB0" w:rsidR="000C07DB" w:rsidRPr="00E91A18" w:rsidRDefault="00E33A3B" w:rsidP="00E16C09">
            <w:pPr>
              <w:spacing w:line="360" w:lineRule="auto"/>
              <w:jc w:val="center"/>
              <w:rPr>
                <w:b/>
                <w:bCs/>
              </w:rPr>
            </w:pPr>
            <w:r w:rsidRPr="00E91A18">
              <w:rPr>
                <w:b/>
                <w:bCs/>
              </w:rPr>
              <w:t>3</w:t>
            </w:r>
          </w:p>
        </w:tc>
        <w:tc>
          <w:tcPr>
            <w:tcW w:w="810" w:type="dxa"/>
          </w:tcPr>
          <w:p w14:paraId="0B032813" w14:textId="194D75DC" w:rsidR="000C07DB" w:rsidRDefault="00AD094B" w:rsidP="006850E3">
            <w:pPr>
              <w:spacing w:line="360" w:lineRule="auto"/>
              <w:jc w:val="center"/>
            </w:pPr>
            <w:r>
              <w:t>0.270</w:t>
            </w:r>
          </w:p>
          <w:p w14:paraId="1B2A8442" w14:textId="5B2AB53F" w:rsidR="006E2B06" w:rsidRDefault="006E2B06" w:rsidP="006850E3">
            <w:pPr>
              <w:spacing w:line="360" w:lineRule="auto"/>
              <w:jc w:val="center"/>
            </w:pPr>
            <w:r w:rsidRPr="008A3E25">
              <w:t>±</w:t>
            </w:r>
            <w:r w:rsidR="00E87D56">
              <w:t>0</w:t>
            </w:r>
            <w:r w:rsidR="00AD094B">
              <w:t>.002</w:t>
            </w:r>
          </w:p>
        </w:tc>
        <w:tc>
          <w:tcPr>
            <w:tcW w:w="871" w:type="dxa"/>
          </w:tcPr>
          <w:p w14:paraId="34273808" w14:textId="6C1E8522" w:rsidR="000C07DB" w:rsidRDefault="00AD094B" w:rsidP="006850E3">
            <w:pPr>
              <w:spacing w:line="360" w:lineRule="auto"/>
              <w:jc w:val="center"/>
            </w:pPr>
            <w:r>
              <w:t>0.269</w:t>
            </w:r>
          </w:p>
          <w:p w14:paraId="345867DB" w14:textId="27B159F5" w:rsidR="006E2B06" w:rsidRDefault="006E2B06" w:rsidP="006850E3">
            <w:pPr>
              <w:spacing w:line="360" w:lineRule="auto"/>
              <w:jc w:val="center"/>
            </w:pPr>
            <w:r w:rsidRPr="008A3E25">
              <w:t>±</w:t>
            </w:r>
            <w:r w:rsidR="00E87D56">
              <w:t>0.</w:t>
            </w:r>
            <w:r w:rsidR="00AD094B">
              <w:t>003</w:t>
            </w:r>
          </w:p>
          <w:p w14:paraId="47FCC2AA" w14:textId="19739AC9" w:rsidR="00E87D56" w:rsidRDefault="00E87D56" w:rsidP="006850E3">
            <w:pPr>
              <w:spacing w:line="360" w:lineRule="auto"/>
              <w:jc w:val="center"/>
            </w:pPr>
          </w:p>
        </w:tc>
        <w:tc>
          <w:tcPr>
            <w:tcW w:w="940" w:type="dxa"/>
          </w:tcPr>
          <w:p w14:paraId="0EEE5235" w14:textId="68D1E6D2" w:rsidR="000C07DB" w:rsidRDefault="00AD094B" w:rsidP="006850E3">
            <w:pPr>
              <w:spacing w:line="360" w:lineRule="auto"/>
              <w:jc w:val="center"/>
            </w:pPr>
            <w:r>
              <w:t>0.255</w:t>
            </w:r>
          </w:p>
          <w:p w14:paraId="0523D999" w14:textId="169F6986" w:rsidR="006E2B06" w:rsidRDefault="006E2B06" w:rsidP="006850E3">
            <w:pPr>
              <w:spacing w:line="360" w:lineRule="auto"/>
              <w:jc w:val="center"/>
            </w:pPr>
            <w:r w:rsidRPr="008A3E25">
              <w:t>±</w:t>
            </w:r>
            <w:r w:rsidR="00E87D56">
              <w:t>0.</w:t>
            </w:r>
            <w:r w:rsidR="00AD094B">
              <w:t>002</w:t>
            </w:r>
          </w:p>
        </w:tc>
        <w:tc>
          <w:tcPr>
            <w:tcW w:w="898" w:type="dxa"/>
          </w:tcPr>
          <w:p w14:paraId="438EB122" w14:textId="52CBC8EA" w:rsidR="000C07DB" w:rsidRDefault="00AD094B" w:rsidP="006850E3">
            <w:pPr>
              <w:spacing w:line="360" w:lineRule="auto"/>
              <w:jc w:val="center"/>
            </w:pPr>
            <w:r>
              <w:t>1.083</w:t>
            </w:r>
          </w:p>
          <w:p w14:paraId="49209F4F" w14:textId="3921F750" w:rsidR="006E2B06" w:rsidRDefault="006E2B06" w:rsidP="006850E3">
            <w:pPr>
              <w:spacing w:line="360" w:lineRule="auto"/>
              <w:jc w:val="center"/>
            </w:pPr>
            <w:r w:rsidRPr="008A3E25">
              <w:t>±</w:t>
            </w:r>
            <w:r w:rsidR="00E87D56">
              <w:t>0.</w:t>
            </w:r>
            <w:r w:rsidR="00AD094B">
              <w:t>002</w:t>
            </w:r>
          </w:p>
        </w:tc>
        <w:tc>
          <w:tcPr>
            <w:tcW w:w="888" w:type="dxa"/>
          </w:tcPr>
          <w:p w14:paraId="7259CBB8" w14:textId="710FF096" w:rsidR="000C07DB" w:rsidRDefault="00E91A18" w:rsidP="006850E3">
            <w:pPr>
              <w:spacing w:line="360" w:lineRule="auto"/>
              <w:jc w:val="center"/>
            </w:pPr>
            <w:r>
              <w:t>1.</w:t>
            </w:r>
            <w:r w:rsidR="00AD094B">
              <w:t>184</w:t>
            </w:r>
          </w:p>
          <w:p w14:paraId="212B8D61" w14:textId="0322984D" w:rsidR="006E2B06" w:rsidRDefault="006E2B06" w:rsidP="006850E3">
            <w:pPr>
              <w:spacing w:line="360" w:lineRule="auto"/>
              <w:jc w:val="center"/>
            </w:pPr>
            <w:r w:rsidRPr="008A3E25">
              <w:t>±</w:t>
            </w:r>
            <w:r w:rsidR="0001777F">
              <w:t>0.0</w:t>
            </w:r>
            <w:r w:rsidR="00AD094B">
              <w:t>02</w:t>
            </w:r>
          </w:p>
        </w:tc>
        <w:tc>
          <w:tcPr>
            <w:tcW w:w="888" w:type="dxa"/>
          </w:tcPr>
          <w:p w14:paraId="56E7FD2F" w14:textId="5ECEA48D" w:rsidR="000C07DB" w:rsidRDefault="00E91A18" w:rsidP="006850E3">
            <w:pPr>
              <w:spacing w:line="360" w:lineRule="auto"/>
              <w:jc w:val="center"/>
            </w:pPr>
            <w:r>
              <w:t>1</w:t>
            </w:r>
            <w:r w:rsidR="007F363D">
              <w:t>.094</w:t>
            </w:r>
          </w:p>
          <w:p w14:paraId="1F17533B" w14:textId="7FF25224" w:rsidR="006E2B06" w:rsidRDefault="006E2B06" w:rsidP="006850E3">
            <w:pPr>
              <w:spacing w:line="360" w:lineRule="auto"/>
              <w:jc w:val="center"/>
            </w:pPr>
            <w:r w:rsidRPr="008A3E25">
              <w:t>±</w:t>
            </w:r>
            <w:r w:rsidR="0001777F">
              <w:t>0.0</w:t>
            </w:r>
            <w:r w:rsidR="007F363D">
              <w:t>02</w:t>
            </w:r>
          </w:p>
        </w:tc>
        <w:tc>
          <w:tcPr>
            <w:tcW w:w="888" w:type="dxa"/>
          </w:tcPr>
          <w:p w14:paraId="729341D7" w14:textId="226D60BC" w:rsidR="000C07DB" w:rsidRDefault="007F363D" w:rsidP="006850E3">
            <w:pPr>
              <w:spacing w:line="360" w:lineRule="auto"/>
              <w:jc w:val="center"/>
            </w:pPr>
            <w:r>
              <w:t>1.020</w:t>
            </w:r>
          </w:p>
          <w:p w14:paraId="038C708C" w14:textId="5924C218" w:rsidR="006E2B06" w:rsidRDefault="006E2B06" w:rsidP="006850E3">
            <w:pPr>
              <w:spacing w:line="360" w:lineRule="auto"/>
              <w:jc w:val="center"/>
            </w:pPr>
            <w:r w:rsidRPr="008A3E25">
              <w:t>±</w:t>
            </w:r>
            <w:r w:rsidR="0001777F">
              <w:t>0.0</w:t>
            </w:r>
            <w:r w:rsidR="007F363D">
              <w:t>0</w:t>
            </w:r>
            <w:r w:rsidR="0001777F">
              <w:t>6</w:t>
            </w:r>
          </w:p>
        </w:tc>
        <w:tc>
          <w:tcPr>
            <w:tcW w:w="888" w:type="dxa"/>
          </w:tcPr>
          <w:p w14:paraId="65AB878E" w14:textId="4D99F7CB" w:rsidR="000C07DB" w:rsidRDefault="00E91A18" w:rsidP="006850E3">
            <w:pPr>
              <w:spacing w:line="360" w:lineRule="auto"/>
              <w:jc w:val="center"/>
            </w:pPr>
            <w:r>
              <w:t>0.</w:t>
            </w:r>
            <w:r w:rsidR="007F363D">
              <w:t>645</w:t>
            </w:r>
          </w:p>
          <w:p w14:paraId="7B981ED4" w14:textId="26C4103F" w:rsidR="006E2B06" w:rsidRDefault="006E2B06" w:rsidP="006850E3">
            <w:pPr>
              <w:spacing w:line="360" w:lineRule="auto"/>
              <w:jc w:val="center"/>
            </w:pPr>
            <w:r w:rsidRPr="008A3E25">
              <w:t>±</w:t>
            </w:r>
            <w:r w:rsidR="0001777F">
              <w:t>0.0</w:t>
            </w:r>
            <w:r w:rsidR="007F363D">
              <w:t>0</w:t>
            </w:r>
            <w:r w:rsidR="0001777F">
              <w:t>4</w:t>
            </w:r>
          </w:p>
        </w:tc>
        <w:tc>
          <w:tcPr>
            <w:tcW w:w="888" w:type="dxa"/>
          </w:tcPr>
          <w:p w14:paraId="5B748A56" w14:textId="402D2525" w:rsidR="000C07DB" w:rsidRDefault="00E91A18" w:rsidP="006850E3">
            <w:pPr>
              <w:spacing w:line="360" w:lineRule="auto"/>
              <w:jc w:val="center"/>
            </w:pPr>
            <w:r>
              <w:t>0.</w:t>
            </w:r>
            <w:r w:rsidR="007F363D">
              <w:t>288</w:t>
            </w:r>
          </w:p>
          <w:p w14:paraId="006E9A69" w14:textId="099A5A5C" w:rsidR="006E2B06" w:rsidRDefault="006E2B06" w:rsidP="006850E3">
            <w:pPr>
              <w:spacing w:line="360" w:lineRule="auto"/>
              <w:jc w:val="center"/>
            </w:pPr>
            <w:r w:rsidRPr="008A3E25">
              <w:t>±</w:t>
            </w:r>
            <w:r w:rsidR="0001777F">
              <w:t>0.0</w:t>
            </w:r>
            <w:r w:rsidR="007F363D">
              <w:t>03</w:t>
            </w:r>
          </w:p>
        </w:tc>
      </w:tr>
      <w:tr w:rsidR="00324D51" w14:paraId="107A9948" w14:textId="77777777" w:rsidTr="00966F31">
        <w:trPr>
          <w:cantSplit/>
          <w:trHeight w:val="1134"/>
        </w:trPr>
        <w:tc>
          <w:tcPr>
            <w:tcW w:w="1488" w:type="dxa"/>
          </w:tcPr>
          <w:p w14:paraId="432B8F36" w14:textId="71254656" w:rsidR="00E33A3B" w:rsidRPr="00E91A18" w:rsidRDefault="00E33A3B" w:rsidP="00E16C09">
            <w:pPr>
              <w:spacing w:line="360" w:lineRule="auto"/>
              <w:jc w:val="center"/>
              <w:rPr>
                <w:b/>
                <w:bCs/>
              </w:rPr>
            </w:pPr>
            <w:r w:rsidRPr="00E91A18">
              <w:rPr>
                <w:b/>
                <w:bCs/>
              </w:rPr>
              <w:t>6</w:t>
            </w:r>
          </w:p>
        </w:tc>
        <w:tc>
          <w:tcPr>
            <w:tcW w:w="810" w:type="dxa"/>
          </w:tcPr>
          <w:p w14:paraId="380BC7F6" w14:textId="7CFA27AC" w:rsidR="00E33A3B" w:rsidRDefault="00AD094B" w:rsidP="006850E3">
            <w:pPr>
              <w:spacing w:line="360" w:lineRule="auto"/>
              <w:jc w:val="center"/>
            </w:pPr>
            <w:r>
              <w:t>0.375</w:t>
            </w:r>
          </w:p>
          <w:p w14:paraId="7921EB59" w14:textId="1FF8BBD9" w:rsidR="006E2B06" w:rsidRDefault="006E2B06" w:rsidP="006850E3">
            <w:pPr>
              <w:spacing w:line="360" w:lineRule="auto"/>
              <w:jc w:val="center"/>
            </w:pPr>
            <w:r w:rsidRPr="008A3E25">
              <w:t>±</w:t>
            </w:r>
            <w:r w:rsidR="0001777F">
              <w:t>0.</w:t>
            </w:r>
            <w:r w:rsidR="00AD094B">
              <w:t>003</w:t>
            </w:r>
          </w:p>
        </w:tc>
        <w:tc>
          <w:tcPr>
            <w:tcW w:w="871" w:type="dxa"/>
          </w:tcPr>
          <w:p w14:paraId="572D6166" w14:textId="75BE1485" w:rsidR="00E33A3B" w:rsidRDefault="00AD094B" w:rsidP="006850E3">
            <w:pPr>
              <w:spacing w:line="360" w:lineRule="auto"/>
              <w:jc w:val="center"/>
            </w:pPr>
            <w:r>
              <w:t>0.368</w:t>
            </w:r>
          </w:p>
          <w:p w14:paraId="254EA248" w14:textId="65B46BB5" w:rsidR="006E2B06" w:rsidRDefault="006E2B06" w:rsidP="006850E3">
            <w:pPr>
              <w:spacing w:line="360" w:lineRule="auto"/>
              <w:jc w:val="center"/>
            </w:pPr>
            <w:r w:rsidRPr="008A3E25">
              <w:t>±</w:t>
            </w:r>
            <w:r w:rsidR="0001777F">
              <w:t>0.</w:t>
            </w:r>
            <w:r w:rsidR="00AD094B">
              <w:t>004</w:t>
            </w:r>
          </w:p>
        </w:tc>
        <w:tc>
          <w:tcPr>
            <w:tcW w:w="940" w:type="dxa"/>
          </w:tcPr>
          <w:p w14:paraId="6F1DFB3F" w14:textId="6C6CA11B" w:rsidR="00E33A3B" w:rsidRDefault="00AD094B" w:rsidP="006850E3">
            <w:pPr>
              <w:spacing w:line="360" w:lineRule="auto"/>
              <w:jc w:val="center"/>
            </w:pPr>
            <w:r>
              <w:t>0.350</w:t>
            </w:r>
          </w:p>
          <w:p w14:paraId="54B45BD4" w14:textId="60398E73" w:rsidR="006E2B06" w:rsidRDefault="006E2B06" w:rsidP="006850E3">
            <w:pPr>
              <w:spacing w:line="360" w:lineRule="auto"/>
              <w:jc w:val="center"/>
            </w:pPr>
            <w:r w:rsidRPr="008A3E25">
              <w:t>±</w:t>
            </w:r>
            <w:r w:rsidR="0001777F">
              <w:t>0.</w:t>
            </w:r>
            <w:r w:rsidR="00AD094B">
              <w:t>003</w:t>
            </w:r>
          </w:p>
        </w:tc>
        <w:tc>
          <w:tcPr>
            <w:tcW w:w="898" w:type="dxa"/>
          </w:tcPr>
          <w:p w14:paraId="70ABFE0C" w14:textId="67945D26" w:rsidR="00E33A3B" w:rsidRDefault="00AD094B" w:rsidP="006850E3">
            <w:pPr>
              <w:spacing w:line="360" w:lineRule="auto"/>
              <w:jc w:val="center"/>
            </w:pPr>
            <w:r>
              <w:t>1.125</w:t>
            </w:r>
          </w:p>
          <w:p w14:paraId="2633AC48" w14:textId="2F0D68BD" w:rsidR="006E2B06" w:rsidRDefault="006E2B06" w:rsidP="006850E3">
            <w:pPr>
              <w:spacing w:line="360" w:lineRule="auto"/>
              <w:jc w:val="center"/>
            </w:pPr>
            <w:r w:rsidRPr="008A3E25">
              <w:t>±</w:t>
            </w:r>
            <w:r w:rsidR="0001777F">
              <w:t>0.</w:t>
            </w:r>
            <w:r w:rsidR="00AD094B">
              <w:t>003</w:t>
            </w:r>
          </w:p>
        </w:tc>
        <w:tc>
          <w:tcPr>
            <w:tcW w:w="888" w:type="dxa"/>
          </w:tcPr>
          <w:p w14:paraId="06405F6A" w14:textId="4697373D" w:rsidR="00E33A3B" w:rsidRDefault="00E91A18" w:rsidP="006850E3">
            <w:pPr>
              <w:spacing w:line="360" w:lineRule="auto"/>
              <w:jc w:val="center"/>
            </w:pPr>
            <w:r>
              <w:t>1.</w:t>
            </w:r>
            <w:r w:rsidR="007F363D">
              <w:t>074</w:t>
            </w:r>
          </w:p>
          <w:p w14:paraId="27651EF3" w14:textId="00896B00" w:rsidR="006E2B06" w:rsidRDefault="006E2B06" w:rsidP="006850E3">
            <w:pPr>
              <w:spacing w:line="360" w:lineRule="auto"/>
              <w:jc w:val="center"/>
            </w:pPr>
            <w:r w:rsidRPr="008A3E25">
              <w:t>±</w:t>
            </w:r>
            <w:r w:rsidR="0001777F">
              <w:t>0.0</w:t>
            </w:r>
            <w:r w:rsidR="007F363D">
              <w:t>03</w:t>
            </w:r>
          </w:p>
        </w:tc>
        <w:tc>
          <w:tcPr>
            <w:tcW w:w="888" w:type="dxa"/>
          </w:tcPr>
          <w:p w14:paraId="79095061" w14:textId="1FC7D4BC" w:rsidR="00E33A3B" w:rsidRDefault="00E91A18" w:rsidP="006850E3">
            <w:pPr>
              <w:spacing w:line="360" w:lineRule="auto"/>
              <w:jc w:val="center"/>
            </w:pPr>
            <w:r>
              <w:t>1.</w:t>
            </w:r>
            <w:r w:rsidR="007F363D">
              <w:t>050</w:t>
            </w:r>
          </w:p>
          <w:p w14:paraId="6D610D1E" w14:textId="7F78F1DB" w:rsidR="006E2B06" w:rsidRDefault="006E2B06" w:rsidP="006850E3">
            <w:pPr>
              <w:spacing w:line="360" w:lineRule="auto"/>
              <w:jc w:val="center"/>
            </w:pPr>
            <w:r w:rsidRPr="008A3E25">
              <w:t>±</w:t>
            </w:r>
            <w:r w:rsidR="0001777F">
              <w:t>0.0</w:t>
            </w:r>
            <w:r w:rsidR="007F363D">
              <w:t>03</w:t>
            </w:r>
          </w:p>
        </w:tc>
        <w:tc>
          <w:tcPr>
            <w:tcW w:w="888" w:type="dxa"/>
          </w:tcPr>
          <w:p w14:paraId="29C94E13" w14:textId="0D9BE760" w:rsidR="00E33A3B" w:rsidRDefault="00E91A18" w:rsidP="006850E3">
            <w:pPr>
              <w:spacing w:line="360" w:lineRule="auto"/>
              <w:jc w:val="center"/>
            </w:pPr>
            <w:r>
              <w:t>1.</w:t>
            </w:r>
            <w:r w:rsidR="007F363D">
              <w:t>253</w:t>
            </w:r>
          </w:p>
          <w:p w14:paraId="3F41249F" w14:textId="068D4B19" w:rsidR="006E2B06" w:rsidRDefault="006E2B06" w:rsidP="006850E3">
            <w:pPr>
              <w:spacing w:line="360" w:lineRule="auto"/>
              <w:jc w:val="center"/>
            </w:pPr>
            <w:r w:rsidRPr="008A3E25">
              <w:t>±</w:t>
            </w:r>
            <w:r w:rsidR="0001777F">
              <w:t>0.0</w:t>
            </w:r>
            <w:r w:rsidR="007F363D">
              <w:t>05</w:t>
            </w:r>
          </w:p>
        </w:tc>
        <w:tc>
          <w:tcPr>
            <w:tcW w:w="888" w:type="dxa"/>
          </w:tcPr>
          <w:p w14:paraId="011835FE" w14:textId="074FD741" w:rsidR="00E33A3B" w:rsidRDefault="00E91A18" w:rsidP="006850E3">
            <w:pPr>
              <w:spacing w:line="360" w:lineRule="auto"/>
              <w:jc w:val="center"/>
            </w:pPr>
            <w:r>
              <w:t>0.</w:t>
            </w:r>
            <w:r w:rsidR="007F363D">
              <w:t>810</w:t>
            </w:r>
          </w:p>
          <w:p w14:paraId="225467BA" w14:textId="22DBED7C" w:rsidR="006E2B06" w:rsidRDefault="006E2B06" w:rsidP="006850E3">
            <w:pPr>
              <w:spacing w:line="360" w:lineRule="auto"/>
              <w:jc w:val="center"/>
            </w:pPr>
            <w:r w:rsidRPr="008A3E25">
              <w:t>±</w:t>
            </w:r>
            <w:r w:rsidR="0001777F">
              <w:t>0.0</w:t>
            </w:r>
            <w:r w:rsidR="007F363D">
              <w:t>06</w:t>
            </w:r>
          </w:p>
          <w:p w14:paraId="4126B0D1" w14:textId="1C11BE40" w:rsidR="002A4D8C" w:rsidRDefault="002A4D8C" w:rsidP="006850E3">
            <w:pPr>
              <w:spacing w:line="360" w:lineRule="auto"/>
              <w:jc w:val="center"/>
            </w:pPr>
          </w:p>
        </w:tc>
        <w:tc>
          <w:tcPr>
            <w:tcW w:w="888" w:type="dxa"/>
          </w:tcPr>
          <w:p w14:paraId="01967BD9" w14:textId="7478674D" w:rsidR="00E33A3B" w:rsidRDefault="00E91A18" w:rsidP="006850E3">
            <w:pPr>
              <w:spacing w:line="360" w:lineRule="auto"/>
              <w:jc w:val="center"/>
            </w:pPr>
            <w:r>
              <w:t>0.</w:t>
            </w:r>
            <w:r w:rsidR="007F363D">
              <w:t>376</w:t>
            </w:r>
          </w:p>
          <w:p w14:paraId="045A1F97" w14:textId="54F3A55E" w:rsidR="006E2B06" w:rsidRDefault="006E2B06" w:rsidP="006850E3">
            <w:pPr>
              <w:spacing w:line="360" w:lineRule="auto"/>
              <w:jc w:val="center"/>
            </w:pPr>
            <w:r w:rsidRPr="008A3E25">
              <w:t>±</w:t>
            </w:r>
            <w:r w:rsidR="0001777F">
              <w:t>0.0</w:t>
            </w:r>
            <w:r w:rsidR="007F363D">
              <w:t>02</w:t>
            </w:r>
          </w:p>
        </w:tc>
      </w:tr>
    </w:tbl>
    <w:p w14:paraId="00DE9ACB" w14:textId="1CB11DB0" w:rsidR="005B7575" w:rsidRPr="00021C73" w:rsidRDefault="00FB339A" w:rsidP="008C3B74">
      <w:r w:rsidRPr="00021C73">
        <w:rPr>
          <w:rStyle w:val="IntenseEmphasis"/>
          <w:color w:val="auto"/>
        </w:rPr>
        <w:t xml:space="preserve"> GLDA-</w:t>
      </w:r>
      <w:r w:rsidRPr="00021C73">
        <w:t xml:space="preserve"> N, N-bis glutamic acid</w:t>
      </w:r>
      <w:r w:rsidR="00F87CC8" w:rsidRPr="00021C73">
        <w:t>, Cd- Cadmium</w:t>
      </w:r>
    </w:p>
    <w:p w14:paraId="3D0DB3A4" w14:textId="77777777" w:rsidR="00C06D0A" w:rsidRDefault="00C06D0A" w:rsidP="00EE757A">
      <w:pPr>
        <w:rPr>
          <w:b/>
          <w:bCs/>
        </w:rPr>
      </w:pPr>
    </w:p>
    <w:p w14:paraId="4EC1CF9F" w14:textId="35BFBC3B" w:rsidR="009C452A" w:rsidRPr="004E3BC2" w:rsidRDefault="009C452A" w:rsidP="004E3BC2">
      <w:pPr>
        <w:pStyle w:val="ListParagraph"/>
        <w:numPr>
          <w:ilvl w:val="0"/>
          <w:numId w:val="2"/>
        </w:numPr>
        <w:rPr>
          <w:b/>
          <w:bCs/>
        </w:rPr>
      </w:pPr>
      <w:r w:rsidRPr="004E3BC2">
        <w:rPr>
          <w:b/>
          <w:bCs/>
        </w:rPr>
        <w:t>CONCLUSION</w:t>
      </w:r>
    </w:p>
    <w:p w14:paraId="672A3BDA" w14:textId="45EA1C24" w:rsidR="00FF6018" w:rsidRPr="00EA5C1D" w:rsidRDefault="00214A82" w:rsidP="006850E3">
      <w:pPr>
        <w:spacing w:line="360" w:lineRule="auto"/>
        <w:ind w:firstLine="720"/>
        <w:jc w:val="both"/>
      </w:pPr>
      <w:r>
        <w:t xml:space="preserve">The </w:t>
      </w:r>
      <w:r w:rsidR="00024503">
        <w:t>recent</w:t>
      </w:r>
      <w:r>
        <w:t xml:space="preserve"> </w:t>
      </w:r>
      <w:r w:rsidR="005D6EB2">
        <w:t xml:space="preserve">research </w:t>
      </w:r>
      <w:r>
        <w:t>work</w:t>
      </w:r>
      <w:r w:rsidR="00E82AE7">
        <w:t xml:space="preserve"> </w:t>
      </w:r>
      <w:r>
        <w:t xml:space="preserve">mainly focused on phytoremediation potential of </w:t>
      </w:r>
      <w:r>
        <w:rPr>
          <w:i/>
          <w:iCs/>
        </w:rPr>
        <w:t xml:space="preserve">Solanum nigrum </w:t>
      </w:r>
      <w:r>
        <w:t xml:space="preserve">L. </w:t>
      </w:r>
      <w:r w:rsidR="00BC558A">
        <w:t>enhanced by biodegradable chelating agent to detoxify Cd polluted soil.</w:t>
      </w:r>
      <w:r w:rsidR="007A6CB0">
        <w:t xml:space="preserve"> GLDA enhance</w:t>
      </w:r>
      <w:r w:rsidR="004D2DA0">
        <w:t>d</w:t>
      </w:r>
      <w:r w:rsidR="007A6CB0">
        <w:t xml:space="preserve"> the </w:t>
      </w:r>
      <w:r w:rsidR="004D2DA0">
        <w:t>phyto</w:t>
      </w:r>
      <w:r w:rsidR="007A6CB0">
        <w:t>accumulation capacity</w:t>
      </w:r>
      <w:r w:rsidR="004D2DA0">
        <w:t xml:space="preserve"> by solubilizing heavy metals of soil complexes.</w:t>
      </w:r>
      <w:r w:rsidR="00EA5C1D">
        <w:t xml:space="preserve"> </w:t>
      </w:r>
      <w:r w:rsidR="00EA5C1D">
        <w:rPr>
          <w:i/>
          <w:iCs/>
        </w:rPr>
        <w:t xml:space="preserve">Solanum nigrum </w:t>
      </w:r>
      <w:r w:rsidR="00EA5C1D">
        <w:t>L.</w:t>
      </w:r>
      <w:r w:rsidR="00862DB2">
        <w:t xml:space="preserve"> is </w:t>
      </w:r>
      <w:r w:rsidR="00B82700">
        <w:t xml:space="preserve">a </w:t>
      </w:r>
      <w:r w:rsidR="00024503">
        <w:t>strong metals accumulator</w:t>
      </w:r>
      <w:r w:rsidR="00862DB2">
        <w:t xml:space="preserve"> and withstand very well in</w:t>
      </w:r>
      <w:r w:rsidR="009532A0">
        <w:t xml:space="preserve"> </w:t>
      </w:r>
      <w:r w:rsidR="00E900B2">
        <w:t xml:space="preserve">the </w:t>
      </w:r>
      <w:r w:rsidR="009532A0">
        <w:t>soils</w:t>
      </w:r>
      <w:r w:rsidR="00862DB2">
        <w:t xml:space="preserve"> contaminated </w:t>
      </w:r>
      <w:r w:rsidR="000930F9">
        <w:t>with Cd</w:t>
      </w:r>
      <w:r w:rsidR="000C2AEB">
        <w:t>.</w:t>
      </w:r>
      <w:r w:rsidR="00B82700">
        <w:t xml:space="preserve"> Strong </w:t>
      </w:r>
      <w:r w:rsidR="00134ED6">
        <w:t>absorption</w:t>
      </w:r>
      <w:r w:rsidR="00B82700">
        <w:t xml:space="preserve"> of </w:t>
      </w:r>
      <w:r w:rsidR="00CA33A7">
        <w:t xml:space="preserve">heavy metal </w:t>
      </w:r>
      <w:r w:rsidR="003C57E0">
        <w:t xml:space="preserve">was </w:t>
      </w:r>
      <w:r w:rsidR="003973B1">
        <w:t>resulted</w:t>
      </w:r>
      <w:r w:rsidR="00C762DF">
        <w:t xml:space="preserve"> </w:t>
      </w:r>
      <w:r w:rsidR="00F17DCF">
        <w:t>in</w:t>
      </w:r>
      <w:r w:rsidR="00820683">
        <w:t xml:space="preserve"> </w:t>
      </w:r>
      <w:r w:rsidR="00C5207E">
        <w:t>the reduction</w:t>
      </w:r>
      <w:r w:rsidR="00820683">
        <w:t xml:space="preserve"> </w:t>
      </w:r>
      <w:r w:rsidR="001F63E2">
        <w:t>of</w:t>
      </w:r>
      <w:r w:rsidR="00CA33A7">
        <w:t xml:space="preserve"> </w:t>
      </w:r>
      <w:r w:rsidR="00C762DF">
        <w:t>plant</w:t>
      </w:r>
      <w:r w:rsidR="003C57E0">
        <w:t>s</w:t>
      </w:r>
      <w:r w:rsidR="00C762DF">
        <w:t xml:space="preserve"> </w:t>
      </w:r>
      <w:r w:rsidR="00CA33A7">
        <w:t xml:space="preserve">growth. The </w:t>
      </w:r>
      <w:r w:rsidR="000F7555">
        <w:t>strong</w:t>
      </w:r>
      <w:r w:rsidR="00CA33A7">
        <w:t>est accumulation of Cadmium was observed in shoot</w:t>
      </w:r>
      <w:r w:rsidR="000F7555">
        <w:t>s</w:t>
      </w:r>
      <w:r w:rsidR="00CA33A7">
        <w:t xml:space="preserve"> followed by root</w:t>
      </w:r>
      <w:r w:rsidR="000F7555">
        <w:t>s</w:t>
      </w:r>
      <w:r w:rsidR="00CA33A7">
        <w:t xml:space="preserve"> of plants.</w:t>
      </w:r>
      <w:r w:rsidR="00DB12EB">
        <w:t xml:space="preserve"> The TF value</w:t>
      </w:r>
      <w:r w:rsidR="00764ED1">
        <w:t>s</w:t>
      </w:r>
      <w:r w:rsidR="00DB12EB">
        <w:t xml:space="preserve"> for all treatments </w:t>
      </w:r>
      <w:r w:rsidR="00733AA2">
        <w:t xml:space="preserve">was &gt;1 which proven that </w:t>
      </w:r>
      <w:r w:rsidR="00733AA2">
        <w:rPr>
          <w:i/>
          <w:iCs/>
        </w:rPr>
        <w:t xml:space="preserve">Solanum nigrum </w:t>
      </w:r>
      <w:r w:rsidR="00733AA2">
        <w:t xml:space="preserve">L. is a hyperaccumulator plant and </w:t>
      </w:r>
      <w:r w:rsidR="00512F39">
        <w:t>suitable</w:t>
      </w:r>
      <w:r w:rsidR="00733AA2">
        <w:t xml:space="preserve"> for phytoremediation of Cd contaminated soil.</w:t>
      </w:r>
      <w:r w:rsidR="00527C47">
        <w:t xml:space="preserve"> Looking at the </w:t>
      </w:r>
      <w:r w:rsidR="007C58D9">
        <w:t>challenging</w:t>
      </w:r>
      <w:r w:rsidR="00527C47">
        <w:t xml:space="preserve"> situation of today’s chemical era, it can be </w:t>
      </w:r>
      <w:r w:rsidR="009045CA">
        <w:t>expect</w:t>
      </w:r>
      <w:r w:rsidR="00527C47">
        <w:t>ed that phytoremediation can prove to be effective in avoiding soil heavy metal pollution in the future.</w:t>
      </w:r>
    </w:p>
    <w:p w14:paraId="7C46F787" w14:textId="77777777" w:rsidR="009C452A" w:rsidRPr="009F6F60" w:rsidRDefault="009C452A" w:rsidP="006850E3">
      <w:pPr>
        <w:spacing w:line="360" w:lineRule="auto"/>
      </w:pPr>
    </w:p>
    <w:p w14:paraId="4992DE0B" w14:textId="77777777" w:rsidR="009C452A" w:rsidRPr="009F6F60" w:rsidRDefault="009C452A" w:rsidP="006850E3">
      <w:pPr>
        <w:spacing w:line="360" w:lineRule="auto"/>
      </w:pPr>
    </w:p>
    <w:p w14:paraId="225D2A55" w14:textId="77777777" w:rsidR="009C452A" w:rsidRPr="00A87F69" w:rsidRDefault="009C452A" w:rsidP="006850E3">
      <w:pPr>
        <w:spacing w:line="360" w:lineRule="auto"/>
      </w:pPr>
    </w:p>
    <w:p w14:paraId="068A9683" w14:textId="77777777" w:rsidR="005F1FF3" w:rsidRPr="005F1FF3" w:rsidRDefault="005F1FF3" w:rsidP="005F1FF3">
      <w:pPr>
        <w:spacing w:after="200" w:line="276" w:lineRule="auto"/>
        <w:jc w:val="both"/>
        <w:outlineLvl w:val="0"/>
        <w:rPr>
          <w:rFonts w:ascii="Arial" w:eastAsia="Times New Roman" w:hAnsi="Arial" w:cs="Arial"/>
          <w:kern w:val="0"/>
          <w:sz w:val="22"/>
          <w:lang w:val="en-GB" w:eastAsia="en-GB"/>
          <w14:ligatures w14:val="none"/>
        </w:rPr>
      </w:pPr>
      <w:bookmarkStart w:id="5" w:name="_GoBack"/>
      <w:bookmarkEnd w:id="5"/>
      <w:r w:rsidRPr="005F1FF3">
        <w:rPr>
          <w:rFonts w:ascii="Arial" w:eastAsia="Times New Roman" w:hAnsi="Arial" w:cs="Arial"/>
          <w:b/>
          <w:bCs/>
          <w:kern w:val="0"/>
          <w:sz w:val="22"/>
          <w:lang w:val="en-GB" w:eastAsia="en-GB"/>
          <w14:ligatures w14:val="none"/>
        </w:rPr>
        <w:t>COMPETING INTERESTS DISCLAIMER:</w:t>
      </w:r>
    </w:p>
    <w:p w14:paraId="0DBCC3DC" w14:textId="77777777" w:rsidR="005F1FF3" w:rsidRPr="005F1FF3" w:rsidRDefault="005F1FF3" w:rsidP="005F1FF3">
      <w:pPr>
        <w:spacing w:after="200" w:line="276" w:lineRule="auto"/>
        <w:rPr>
          <w:rFonts w:ascii="Calibri" w:eastAsia="Times New Roman" w:hAnsi="Calibri" w:cs="Times New Roman"/>
          <w:kern w:val="0"/>
          <w:sz w:val="22"/>
          <w:lang w:val="en-GB" w:eastAsia="en-GB"/>
          <w14:ligatures w14:val="none"/>
        </w:rPr>
      </w:pPr>
      <w:r w:rsidRPr="005F1FF3">
        <w:rPr>
          <w:rFonts w:ascii="Calibri" w:eastAsia="Times New Roman" w:hAnsi="Calibri" w:cs="Times New Roman"/>
          <w:kern w:val="0"/>
          <w:sz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4A48E69B" w14:textId="2F2FE85A" w:rsidR="00390D3C" w:rsidRDefault="00390D3C" w:rsidP="006850E3">
      <w:pPr>
        <w:spacing w:line="360" w:lineRule="auto"/>
        <w:jc w:val="both"/>
      </w:pPr>
      <w:r>
        <w:br w:type="page"/>
      </w:r>
      <w:bookmarkEnd w:id="0"/>
    </w:p>
    <w:p w14:paraId="1D70A465" w14:textId="2C77FAAC" w:rsidR="00DA6C16" w:rsidRPr="00DA6C16" w:rsidRDefault="00DA6C16" w:rsidP="00867967">
      <w:pPr>
        <w:widowControl w:val="0"/>
        <w:autoSpaceDE w:val="0"/>
        <w:autoSpaceDN w:val="0"/>
        <w:adjustRightInd w:val="0"/>
        <w:spacing w:line="360" w:lineRule="auto"/>
        <w:ind w:left="480" w:hanging="480"/>
        <w:rPr>
          <w:b/>
          <w:bCs/>
        </w:rPr>
      </w:pPr>
      <w:r>
        <w:rPr>
          <w:b/>
          <w:bCs/>
        </w:rPr>
        <w:lastRenderedPageBreak/>
        <w:t>REFERENCES</w:t>
      </w:r>
    </w:p>
    <w:p w14:paraId="3CCDB7B9" w14:textId="4426BEC0" w:rsidR="00344EA9" w:rsidRPr="00344EA9" w:rsidRDefault="00390D3C" w:rsidP="00AA51FC">
      <w:pPr>
        <w:widowControl w:val="0"/>
        <w:autoSpaceDE w:val="0"/>
        <w:autoSpaceDN w:val="0"/>
        <w:adjustRightInd w:val="0"/>
        <w:spacing w:line="360" w:lineRule="auto"/>
        <w:ind w:left="480" w:hanging="480"/>
        <w:jc w:val="both"/>
        <w:rPr>
          <w:rFonts w:cs="Times New Roman"/>
          <w:noProof/>
          <w:kern w:val="0"/>
        </w:rPr>
      </w:pPr>
      <w:r>
        <w:fldChar w:fldCharType="begin" w:fldLock="1"/>
      </w:r>
      <w:r>
        <w:instrText xml:space="preserve">ADDIN Mendeley Bibliography CSL_BIBLIOGRAPHY </w:instrText>
      </w:r>
      <w:r>
        <w:fldChar w:fldCharType="separate"/>
      </w:r>
      <w:r w:rsidR="00344EA9" w:rsidRPr="00344EA9">
        <w:rPr>
          <w:rFonts w:cs="Times New Roman"/>
          <w:noProof/>
          <w:kern w:val="0"/>
        </w:rPr>
        <w:t xml:space="preserve">Begum, Z. A., Rahman, I. M. M., Tate, Y., Sawai, H., Maki, T., &amp; Hasegawa, H. (2012). Remediation of toxic metal contaminated soil by washing with biodegradable aminopolycarboxylate chelants. </w:t>
      </w:r>
      <w:r w:rsidR="00344EA9" w:rsidRPr="00344EA9">
        <w:rPr>
          <w:rFonts w:cs="Times New Roman"/>
          <w:i/>
          <w:iCs/>
          <w:noProof/>
          <w:kern w:val="0"/>
        </w:rPr>
        <w:t>Chemosphere</w:t>
      </w:r>
      <w:r w:rsidR="00344EA9" w:rsidRPr="00344EA9">
        <w:rPr>
          <w:rFonts w:cs="Times New Roman"/>
          <w:noProof/>
          <w:kern w:val="0"/>
        </w:rPr>
        <w:t xml:space="preserve">, </w:t>
      </w:r>
      <w:r w:rsidR="00344EA9" w:rsidRPr="00344EA9">
        <w:rPr>
          <w:rFonts w:cs="Times New Roman"/>
          <w:i/>
          <w:iCs/>
          <w:noProof/>
          <w:kern w:val="0"/>
        </w:rPr>
        <w:t>87</w:t>
      </w:r>
      <w:r w:rsidR="00344EA9" w:rsidRPr="00344EA9">
        <w:rPr>
          <w:rFonts w:cs="Times New Roman"/>
          <w:noProof/>
          <w:kern w:val="0"/>
        </w:rPr>
        <w:t>(10), 1161–1170. https://doi.org/https://doi.org/10.1016/j.chemosphere.2012.02.032</w:t>
      </w:r>
    </w:p>
    <w:p w14:paraId="3B0E0A00" w14:textId="77777777" w:rsid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Bian, F., Zhong, Z., Zhang, X., Yang, C., &amp; Gai, X. (2020). Bamboo – An untapped plant resource for the phytoremediation of heavy metal contaminated soils. </w:t>
      </w:r>
      <w:r w:rsidRPr="00344EA9">
        <w:rPr>
          <w:rFonts w:cs="Times New Roman"/>
          <w:i/>
          <w:iCs/>
          <w:noProof/>
          <w:kern w:val="0"/>
        </w:rPr>
        <w:t>Chemosphere</w:t>
      </w:r>
      <w:r w:rsidRPr="00344EA9">
        <w:rPr>
          <w:rFonts w:cs="Times New Roman"/>
          <w:noProof/>
          <w:kern w:val="0"/>
        </w:rPr>
        <w:t xml:space="preserve">, </w:t>
      </w:r>
      <w:r w:rsidRPr="00344EA9">
        <w:rPr>
          <w:rFonts w:cs="Times New Roman"/>
          <w:i/>
          <w:iCs/>
          <w:noProof/>
          <w:kern w:val="0"/>
        </w:rPr>
        <w:t>246</w:t>
      </w:r>
      <w:r w:rsidRPr="00344EA9">
        <w:rPr>
          <w:rFonts w:cs="Times New Roman"/>
          <w:noProof/>
          <w:kern w:val="0"/>
        </w:rPr>
        <w:t>, 125750. https://doi.org/https://doi.org/10.1016/j.chemosphere.2019.125750</w:t>
      </w:r>
    </w:p>
    <w:p w14:paraId="7FE35853" w14:textId="4EE9E54D" w:rsidR="00FE2776" w:rsidRPr="00344EA9" w:rsidRDefault="00FE2776" w:rsidP="00AA51FC">
      <w:pPr>
        <w:widowControl w:val="0"/>
        <w:autoSpaceDE w:val="0"/>
        <w:autoSpaceDN w:val="0"/>
        <w:adjustRightInd w:val="0"/>
        <w:spacing w:line="360" w:lineRule="auto"/>
        <w:ind w:left="480" w:hanging="480"/>
        <w:jc w:val="both"/>
        <w:rPr>
          <w:rFonts w:cs="Times New Roman"/>
          <w:noProof/>
          <w:kern w:val="0"/>
        </w:rPr>
      </w:pPr>
      <w:r w:rsidRPr="00FE2776">
        <w:rPr>
          <w:rFonts w:cs="Times New Roman"/>
          <w:noProof/>
          <w:kern w:val="0"/>
        </w:rPr>
        <w:t>de Figueiredo, C.C., Chagas, J.K.M., da Silva, J., Paz-Ferreiro, J., 2019. Short-term effects of a sewage sludge biochar amendment on total and available heavy metal content of a tropical soil. Geoderma 344, 31–39.</w:t>
      </w:r>
    </w:p>
    <w:p w14:paraId="24A27B04"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Dou, X., Dai, H., Skuza, L., &amp; Wei, S. (2022). Cadmium removal potential of hyperaccumulator Solanum nigrum L. under two planting modes in three years continuous phytoremediation. </w:t>
      </w:r>
      <w:r w:rsidRPr="00344EA9">
        <w:rPr>
          <w:rFonts w:cs="Times New Roman"/>
          <w:i/>
          <w:iCs/>
          <w:noProof/>
          <w:kern w:val="0"/>
        </w:rPr>
        <w:t>Environmental Pollution</w:t>
      </w:r>
      <w:r w:rsidRPr="00344EA9">
        <w:rPr>
          <w:rFonts w:cs="Times New Roman"/>
          <w:noProof/>
          <w:kern w:val="0"/>
        </w:rPr>
        <w:t xml:space="preserve">, </w:t>
      </w:r>
      <w:r w:rsidRPr="00344EA9">
        <w:rPr>
          <w:rFonts w:cs="Times New Roman"/>
          <w:i/>
          <w:iCs/>
          <w:noProof/>
          <w:kern w:val="0"/>
        </w:rPr>
        <w:t>307</w:t>
      </w:r>
      <w:r w:rsidRPr="00344EA9">
        <w:rPr>
          <w:rFonts w:cs="Times New Roman"/>
          <w:noProof/>
          <w:kern w:val="0"/>
        </w:rPr>
        <w:t>, 119493. https://doi.org/https://doi.org/10.1016/j.envpol.2022.119493</w:t>
      </w:r>
    </w:p>
    <w:p w14:paraId="08561A34" w14:textId="77777777" w:rsid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Fulke, A. B., Ratanpal, S., &amp; Sonker, S. (2024). Understanding heavy metal toxicity: Implications on human health, marine ecosystems and bioremediation strategies. </w:t>
      </w:r>
      <w:r w:rsidRPr="00344EA9">
        <w:rPr>
          <w:rFonts w:cs="Times New Roman"/>
          <w:i/>
          <w:iCs/>
          <w:noProof/>
          <w:kern w:val="0"/>
        </w:rPr>
        <w:t>Marine Pollution Bulletin</w:t>
      </w:r>
      <w:r w:rsidRPr="00344EA9">
        <w:rPr>
          <w:rFonts w:cs="Times New Roman"/>
          <w:noProof/>
          <w:kern w:val="0"/>
        </w:rPr>
        <w:t xml:space="preserve">, </w:t>
      </w:r>
      <w:r w:rsidRPr="00344EA9">
        <w:rPr>
          <w:rFonts w:cs="Times New Roman"/>
          <w:i/>
          <w:iCs/>
          <w:noProof/>
          <w:kern w:val="0"/>
        </w:rPr>
        <w:t>206</w:t>
      </w:r>
      <w:r w:rsidRPr="00344EA9">
        <w:rPr>
          <w:rFonts w:cs="Times New Roman"/>
          <w:noProof/>
          <w:kern w:val="0"/>
        </w:rPr>
        <w:t>, 116707. https://doi.org/https://doi.org/10.1016/j.marpolbul.2024.116707</w:t>
      </w:r>
    </w:p>
    <w:p w14:paraId="0D63AADD" w14:textId="2A28AD1D" w:rsidR="00FE2776" w:rsidRPr="00344EA9" w:rsidRDefault="00FE2776" w:rsidP="00AA51FC">
      <w:pPr>
        <w:widowControl w:val="0"/>
        <w:autoSpaceDE w:val="0"/>
        <w:autoSpaceDN w:val="0"/>
        <w:adjustRightInd w:val="0"/>
        <w:spacing w:line="360" w:lineRule="auto"/>
        <w:ind w:left="480" w:hanging="480"/>
        <w:jc w:val="both"/>
        <w:rPr>
          <w:rFonts w:cs="Times New Roman"/>
          <w:noProof/>
          <w:kern w:val="0"/>
        </w:rPr>
      </w:pPr>
      <w:r w:rsidRPr="00FE2776">
        <w:rPr>
          <w:rFonts w:cs="Times New Roman"/>
          <w:noProof/>
          <w:kern w:val="0"/>
        </w:rPr>
        <w:t>Haroon, B., Ping, A., Pervez, A., Faridullah, F., Irshad, M., 2019. Characterization of heavy metal in soils as affected by long-term irrigation with industrial wastewater. J. Water Reuse Desalin. 9 (1), 47–56.</w:t>
      </w:r>
    </w:p>
    <w:p w14:paraId="6A37F6E2" w14:textId="222458DC"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Korzeniowska, J., &amp; Stanislawska-Glubiak, E. (2019). Phytoremediation potential of Phalaris arundinacea, Salix viminalis and Zea mays for nickel-contaminated soils. </w:t>
      </w:r>
      <w:r w:rsidRPr="00344EA9">
        <w:rPr>
          <w:rFonts w:cs="Times New Roman"/>
          <w:i/>
          <w:iCs/>
          <w:noProof/>
          <w:kern w:val="0"/>
        </w:rPr>
        <w:t>International Journal of Environmental Science and Technology</w:t>
      </w:r>
      <w:r w:rsidRPr="00344EA9">
        <w:rPr>
          <w:rFonts w:cs="Times New Roman"/>
          <w:noProof/>
          <w:kern w:val="0"/>
        </w:rPr>
        <w:t xml:space="preserve">, </w:t>
      </w:r>
      <w:r w:rsidRPr="00344EA9">
        <w:rPr>
          <w:rFonts w:cs="Times New Roman"/>
          <w:i/>
          <w:iCs/>
          <w:noProof/>
          <w:kern w:val="0"/>
        </w:rPr>
        <w:t>16</w:t>
      </w:r>
      <w:r w:rsidRPr="00344EA9">
        <w:rPr>
          <w:rFonts w:cs="Times New Roman"/>
          <w:noProof/>
          <w:kern w:val="0"/>
        </w:rPr>
        <w:t xml:space="preserve">(4), 1999–2008. </w:t>
      </w:r>
    </w:p>
    <w:p w14:paraId="22BD6DA3" w14:textId="77777777" w:rsidR="004D62B3" w:rsidRDefault="004D62B3" w:rsidP="00AA51FC">
      <w:pPr>
        <w:widowControl w:val="0"/>
        <w:autoSpaceDE w:val="0"/>
        <w:autoSpaceDN w:val="0"/>
        <w:adjustRightInd w:val="0"/>
        <w:spacing w:line="360" w:lineRule="auto"/>
        <w:ind w:left="480" w:hanging="480"/>
        <w:jc w:val="both"/>
        <w:rPr>
          <w:rFonts w:cs="Times New Roman"/>
          <w:noProof/>
        </w:rPr>
      </w:pPr>
      <w:r w:rsidRPr="00B8125A">
        <w:rPr>
          <w:rFonts w:cs="Times New Roman"/>
          <w:noProof/>
        </w:rPr>
        <w:t>Kumar, C. and Mani, D. (2010) Enrichment and management of heavy metals in sewage irrigated soil. Lap LAMBERT Academic Publishing.</w:t>
      </w:r>
    </w:p>
    <w:p w14:paraId="29C404D2" w14:textId="7FB38684" w:rsidR="008F6539" w:rsidRPr="008827A3" w:rsidRDefault="008F6539" w:rsidP="00AA51FC">
      <w:pPr>
        <w:widowControl w:val="0"/>
        <w:autoSpaceDE w:val="0"/>
        <w:autoSpaceDN w:val="0"/>
        <w:adjustRightInd w:val="0"/>
        <w:spacing w:line="360" w:lineRule="auto"/>
        <w:ind w:left="480" w:hanging="480"/>
        <w:jc w:val="both"/>
        <w:rPr>
          <w:rFonts w:cs="Times New Roman"/>
          <w:noProof/>
        </w:rPr>
      </w:pPr>
      <w:r w:rsidRPr="008F6539">
        <w:rPr>
          <w:rFonts w:cs="Times New Roman"/>
          <w:noProof/>
        </w:rPr>
        <w:t xml:space="preserve">Li X, Zhang XM, Yang Y, Li BQ, Wu YS, Sun H, Yang YP (2016) Cadmium accumulation characteristics in turnip landraces from China and assessment of their phytoremediation potential for contaminated soils. Front Plant Sci 7:1862. https://doi.org/10.3389/ </w:t>
      </w:r>
      <w:r w:rsidRPr="008F6539">
        <w:rPr>
          <w:rFonts w:cs="Times New Roman"/>
          <w:noProof/>
        </w:rPr>
        <w:lastRenderedPageBreak/>
        <w:t>fpls.2016.01862</w:t>
      </w:r>
    </w:p>
    <w:p w14:paraId="00072C93" w14:textId="20742508"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p>
    <w:p w14:paraId="2E45A92B"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Li, X., Lan, X., Feng, X., Luan, X., Cao, X., &amp; Cui, Z. (2021). Biosorption capacity of Mucor circinelloides bioaugmented with Solanum nigrum L. for the cleanup of lead, cadmium and arsenic. </w:t>
      </w:r>
      <w:r w:rsidRPr="00344EA9">
        <w:rPr>
          <w:rFonts w:cs="Times New Roman"/>
          <w:i/>
          <w:iCs/>
          <w:noProof/>
          <w:kern w:val="0"/>
        </w:rPr>
        <w:t>Ecotoxicology and Environmental Safety</w:t>
      </w:r>
      <w:r w:rsidRPr="00344EA9">
        <w:rPr>
          <w:rFonts w:cs="Times New Roman"/>
          <w:noProof/>
          <w:kern w:val="0"/>
        </w:rPr>
        <w:t xml:space="preserve">, </w:t>
      </w:r>
      <w:r w:rsidRPr="00344EA9">
        <w:rPr>
          <w:rFonts w:cs="Times New Roman"/>
          <w:i/>
          <w:iCs/>
          <w:noProof/>
          <w:kern w:val="0"/>
        </w:rPr>
        <w:t>212</w:t>
      </w:r>
      <w:r w:rsidRPr="00344EA9">
        <w:rPr>
          <w:rFonts w:cs="Times New Roman"/>
          <w:noProof/>
          <w:kern w:val="0"/>
        </w:rPr>
        <w:t>, 112014. https://doi.org/10.1016/j.ecoenv.2021.112014</w:t>
      </w:r>
    </w:p>
    <w:p w14:paraId="41779F14"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Ma, X., Li, X., Liu, J., Cheng, Y., Zou, J., Zhai, F., Sun, Z., &amp; Han, L. (2021). Soil microbial community succession and interactions during combined plant/white-rot fungus remediation of polycyclic aromatic hydrocarbons. </w:t>
      </w:r>
      <w:r w:rsidRPr="00344EA9">
        <w:rPr>
          <w:rFonts w:cs="Times New Roman"/>
          <w:i/>
          <w:iCs/>
          <w:noProof/>
          <w:kern w:val="0"/>
        </w:rPr>
        <w:t>Science of The Total Environment</w:t>
      </w:r>
      <w:r w:rsidRPr="00344EA9">
        <w:rPr>
          <w:rFonts w:cs="Times New Roman"/>
          <w:noProof/>
          <w:kern w:val="0"/>
        </w:rPr>
        <w:t xml:space="preserve">, </w:t>
      </w:r>
      <w:r w:rsidRPr="00344EA9">
        <w:rPr>
          <w:rFonts w:cs="Times New Roman"/>
          <w:i/>
          <w:iCs/>
          <w:noProof/>
          <w:kern w:val="0"/>
        </w:rPr>
        <w:t>752</w:t>
      </w:r>
      <w:r w:rsidRPr="00344EA9">
        <w:rPr>
          <w:rFonts w:cs="Times New Roman"/>
          <w:noProof/>
          <w:kern w:val="0"/>
        </w:rPr>
        <w:t>, 142224. https://doi.org/https://doi.org/10.1016/j.scitotenv.2020.142224</w:t>
      </w:r>
    </w:p>
    <w:p w14:paraId="251E9C2E"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Roca-Perez, L., Boluda, R., Rodríguez-Martín, J. A., Ramos-Miras, J., Tume, P., Roca, N., &amp; Bech, J. (2023). Potentially harmful elements pollute soil and vegetation around the Atrevida mine (Tarragona, NE Spain). </w:t>
      </w:r>
      <w:r w:rsidRPr="00344EA9">
        <w:rPr>
          <w:rFonts w:cs="Times New Roman"/>
          <w:i/>
          <w:iCs/>
          <w:noProof/>
          <w:kern w:val="0"/>
        </w:rPr>
        <w:t>Environmental Geochemistry and Health</w:t>
      </w:r>
      <w:r w:rsidRPr="00344EA9">
        <w:rPr>
          <w:rFonts w:cs="Times New Roman"/>
          <w:noProof/>
          <w:kern w:val="0"/>
        </w:rPr>
        <w:t xml:space="preserve">, </w:t>
      </w:r>
      <w:r w:rsidRPr="00344EA9">
        <w:rPr>
          <w:rFonts w:cs="Times New Roman"/>
          <w:i/>
          <w:iCs/>
          <w:noProof/>
          <w:kern w:val="0"/>
        </w:rPr>
        <w:t>45</w:t>
      </w:r>
      <w:r w:rsidRPr="00344EA9">
        <w:rPr>
          <w:rFonts w:cs="Times New Roman"/>
          <w:noProof/>
          <w:kern w:val="0"/>
        </w:rPr>
        <w:t>(12), 9215–9230. https://doi.org/10.1007/s10653-023-01591-y</w:t>
      </w:r>
    </w:p>
    <w:p w14:paraId="225A695A"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Saraswat, S., &amp; Rai, J. P. N. (2011). Prospective application of leucaena leucocephala for phytoextraction of Cd and Zn and nitrogen fixation in metal polluted soils. </w:t>
      </w:r>
      <w:r w:rsidRPr="00344EA9">
        <w:rPr>
          <w:rFonts w:cs="Times New Roman"/>
          <w:i/>
          <w:iCs/>
          <w:noProof/>
          <w:kern w:val="0"/>
        </w:rPr>
        <w:t>International Journal of Phytoremediation</w:t>
      </w:r>
      <w:r w:rsidRPr="00344EA9">
        <w:rPr>
          <w:rFonts w:cs="Times New Roman"/>
          <w:noProof/>
          <w:kern w:val="0"/>
        </w:rPr>
        <w:t xml:space="preserve">, </w:t>
      </w:r>
      <w:r w:rsidRPr="00344EA9">
        <w:rPr>
          <w:rFonts w:cs="Times New Roman"/>
          <w:i/>
          <w:iCs/>
          <w:noProof/>
          <w:kern w:val="0"/>
        </w:rPr>
        <w:t>13</w:t>
      </w:r>
      <w:r w:rsidRPr="00344EA9">
        <w:rPr>
          <w:rFonts w:cs="Times New Roman"/>
          <w:noProof/>
          <w:kern w:val="0"/>
        </w:rPr>
        <w:t>(3), 271–288. https://doi.org/10.1080/15226514.2010.483259</w:t>
      </w:r>
    </w:p>
    <w:p w14:paraId="018876F8"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Tao, Q., Li, J., Liu, Y., Luo, J., Xu, Q., Li, B., Li, Q., Li, T., &amp; Wang, C. (2020). Ochrobactrum intermedium and saponin assisted phytoremediation of Cd and B[a]P co-contaminated soil by Cd-hyperaccumulator Sedum alfredii. </w:t>
      </w:r>
      <w:r w:rsidRPr="00344EA9">
        <w:rPr>
          <w:rFonts w:cs="Times New Roman"/>
          <w:i/>
          <w:iCs/>
          <w:noProof/>
          <w:kern w:val="0"/>
        </w:rPr>
        <w:t>Chemosphere</w:t>
      </w:r>
      <w:r w:rsidRPr="00344EA9">
        <w:rPr>
          <w:rFonts w:cs="Times New Roman"/>
          <w:noProof/>
          <w:kern w:val="0"/>
        </w:rPr>
        <w:t xml:space="preserve">, </w:t>
      </w:r>
      <w:r w:rsidRPr="00344EA9">
        <w:rPr>
          <w:rFonts w:cs="Times New Roman"/>
          <w:i/>
          <w:iCs/>
          <w:noProof/>
          <w:kern w:val="0"/>
        </w:rPr>
        <w:t>245</w:t>
      </w:r>
      <w:r w:rsidRPr="00344EA9">
        <w:rPr>
          <w:rFonts w:cs="Times New Roman"/>
          <w:noProof/>
          <w:kern w:val="0"/>
        </w:rPr>
        <w:t>, 125547. https://doi.org/https://doi.org/10.1016/j.chemosphere.2019.125547</w:t>
      </w:r>
    </w:p>
    <w:p w14:paraId="6B48B054"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Thinh, N. Van, Osanai, Y., Adachi, T., Vuong, B. T. S., Kitano, I., Chung, N. T., &amp; Thai, P. K. (2021). Removal of lead and other toxic metals in heavily contaminated soil using biodegradable chelators: GLDA, citric acid and ascorbic acid. </w:t>
      </w:r>
      <w:r w:rsidRPr="00344EA9">
        <w:rPr>
          <w:rFonts w:cs="Times New Roman"/>
          <w:i/>
          <w:iCs/>
          <w:noProof/>
          <w:kern w:val="0"/>
        </w:rPr>
        <w:t>Chemosphere</w:t>
      </w:r>
      <w:r w:rsidRPr="00344EA9">
        <w:rPr>
          <w:rFonts w:cs="Times New Roman"/>
          <w:noProof/>
          <w:kern w:val="0"/>
        </w:rPr>
        <w:t xml:space="preserve">, </w:t>
      </w:r>
      <w:r w:rsidRPr="00344EA9">
        <w:rPr>
          <w:rFonts w:cs="Times New Roman"/>
          <w:i/>
          <w:iCs/>
          <w:noProof/>
          <w:kern w:val="0"/>
        </w:rPr>
        <w:t>263</w:t>
      </w:r>
      <w:r w:rsidRPr="00344EA9">
        <w:rPr>
          <w:rFonts w:cs="Times New Roman"/>
          <w:noProof/>
          <w:kern w:val="0"/>
        </w:rPr>
        <w:t>, 127912. https://doi.org/https://doi.org/10.1016/j.chemosphere.2020.127912</w:t>
      </w:r>
    </w:p>
    <w:p w14:paraId="5EA1751C"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kern w:val="0"/>
        </w:rPr>
      </w:pPr>
      <w:r w:rsidRPr="00344EA9">
        <w:rPr>
          <w:rFonts w:cs="Times New Roman"/>
          <w:noProof/>
          <w:kern w:val="0"/>
        </w:rPr>
        <w:t xml:space="preserve">Wei, Z., Chen, X., Wu, Q., &amp; Tan, M. (2015). [Enhanced Phytoextraction of Heavy Metals from Contaminated Soils Using Sedum alfredii Hance with Biodegradable Chelate GLDA]. </w:t>
      </w:r>
      <w:r w:rsidRPr="00344EA9">
        <w:rPr>
          <w:rFonts w:cs="Times New Roman"/>
          <w:i/>
          <w:iCs/>
          <w:noProof/>
          <w:kern w:val="0"/>
        </w:rPr>
        <w:t>Huan Jing Ke Xue= Huanjing Kexue</w:t>
      </w:r>
      <w:r w:rsidRPr="00344EA9">
        <w:rPr>
          <w:rFonts w:cs="Times New Roman"/>
          <w:noProof/>
          <w:kern w:val="0"/>
        </w:rPr>
        <w:t xml:space="preserve">, </w:t>
      </w:r>
      <w:r w:rsidRPr="00344EA9">
        <w:rPr>
          <w:rFonts w:cs="Times New Roman"/>
          <w:i/>
          <w:iCs/>
          <w:noProof/>
          <w:kern w:val="0"/>
        </w:rPr>
        <w:t>36</w:t>
      </w:r>
      <w:r w:rsidRPr="00344EA9">
        <w:rPr>
          <w:rFonts w:cs="Times New Roman"/>
          <w:noProof/>
          <w:kern w:val="0"/>
        </w:rPr>
        <w:t>(5), 1864—1869. http://europepmc.org/abstract/MED/26314141</w:t>
      </w:r>
    </w:p>
    <w:p w14:paraId="73169C71" w14:textId="77777777" w:rsidR="00344EA9" w:rsidRPr="00344EA9" w:rsidRDefault="00344EA9" w:rsidP="00AA51FC">
      <w:pPr>
        <w:widowControl w:val="0"/>
        <w:autoSpaceDE w:val="0"/>
        <w:autoSpaceDN w:val="0"/>
        <w:adjustRightInd w:val="0"/>
        <w:spacing w:line="360" w:lineRule="auto"/>
        <w:ind w:left="480" w:hanging="480"/>
        <w:jc w:val="both"/>
        <w:rPr>
          <w:rFonts w:cs="Times New Roman"/>
          <w:noProof/>
        </w:rPr>
      </w:pPr>
      <w:r w:rsidRPr="00344EA9">
        <w:rPr>
          <w:rFonts w:cs="Times New Roman"/>
          <w:noProof/>
          <w:kern w:val="0"/>
        </w:rPr>
        <w:lastRenderedPageBreak/>
        <w:t xml:space="preserve">Zhao, X., Sun, Y., Huang, J., Wang, H., &amp; Tang, D. (2020). Effects of soil heavy metal pollution on microbial activities and community diversity in different land use types in mining areas. </w:t>
      </w:r>
      <w:r w:rsidRPr="00344EA9">
        <w:rPr>
          <w:rFonts w:cs="Times New Roman"/>
          <w:i/>
          <w:iCs/>
          <w:noProof/>
          <w:kern w:val="0"/>
        </w:rPr>
        <w:t>Environmental Science and Pollution Research</w:t>
      </w:r>
      <w:r w:rsidRPr="00344EA9">
        <w:rPr>
          <w:rFonts w:cs="Times New Roman"/>
          <w:noProof/>
          <w:kern w:val="0"/>
        </w:rPr>
        <w:t xml:space="preserve">, </w:t>
      </w:r>
      <w:r w:rsidRPr="00344EA9">
        <w:rPr>
          <w:rFonts w:cs="Times New Roman"/>
          <w:i/>
          <w:iCs/>
          <w:noProof/>
          <w:kern w:val="0"/>
        </w:rPr>
        <w:t>27</w:t>
      </w:r>
      <w:r w:rsidRPr="00344EA9">
        <w:rPr>
          <w:rFonts w:cs="Times New Roman"/>
          <w:noProof/>
          <w:kern w:val="0"/>
        </w:rPr>
        <w:t>(16), 20215–20226. https://doi.org/10.1007/s11356-020-08538-1</w:t>
      </w:r>
    </w:p>
    <w:p w14:paraId="0E2DC844" w14:textId="7BC5DB26" w:rsidR="005B7575" w:rsidRDefault="00390D3C" w:rsidP="00AA51FC">
      <w:pPr>
        <w:spacing w:line="360" w:lineRule="auto"/>
        <w:jc w:val="both"/>
      </w:pPr>
      <w:r>
        <w:fldChar w:fldCharType="end"/>
      </w:r>
    </w:p>
    <w:p w14:paraId="1471F7FA" w14:textId="77777777" w:rsidR="005B7575" w:rsidRDefault="005B7575" w:rsidP="00AA51FC">
      <w:pPr>
        <w:spacing w:line="360" w:lineRule="auto"/>
        <w:jc w:val="both"/>
      </w:pPr>
    </w:p>
    <w:p w14:paraId="6771F124" w14:textId="77777777" w:rsidR="005B7575" w:rsidRDefault="005B7575" w:rsidP="00AA51FC">
      <w:pPr>
        <w:spacing w:line="360" w:lineRule="auto"/>
        <w:jc w:val="both"/>
      </w:pPr>
    </w:p>
    <w:p w14:paraId="523E84CB" w14:textId="758C3A7E" w:rsidR="005B7575" w:rsidRDefault="005B7575" w:rsidP="00AA51FC">
      <w:pPr>
        <w:spacing w:line="360" w:lineRule="auto"/>
        <w:jc w:val="both"/>
      </w:pPr>
    </w:p>
    <w:p w14:paraId="1D60B8A2" w14:textId="65A2D185" w:rsidR="005B7575" w:rsidRDefault="005B7575" w:rsidP="00AA51FC">
      <w:pPr>
        <w:spacing w:line="360" w:lineRule="auto"/>
        <w:jc w:val="both"/>
      </w:pPr>
    </w:p>
    <w:p w14:paraId="34D738EA" w14:textId="5D40496B" w:rsidR="005B7575" w:rsidRDefault="005B7575" w:rsidP="00AA51FC">
      <w:pPr>
        <w:spacing w:line="360" w:lineRule="auto"/>
        <w:jc w:val="both"/>
      </w:pPr>
    </w:p>
    <w:p w14:paraId="3F31ACB3" w14:textId="1446B274" w:rsidR="005B7575" w:rsidRDefault="005B7575" w:rsidP="00AA51FC">
      <w:pPr>
        <w:spacing w:line="360" w:lineRule="auto"/>
        <w:jc w:val="both"/>
      </w:pPr>
    </w:p>
    <w:p w14:paraId="76B1C5A2" w14:textId="77777777" w:rsidR="005B7575" w:rsidRDefault="005B7575" w:rsidP="00AA51FC">
      <w:pPr>
        <w:spacing w:line="360" w:lineRule="auto"/>
        <w:jc w:val="both"/>
      </w:pPr>
    </w:p>
    <w:p w14:paraId="6922FA1C" w14:textId="77777777" w:rsidR="005B7575" w:rsidRDefault="005B7575" w:rsidP="00AA51FC">
      <w:pPr>
        <w:spacing w:line="360" w:lineRule="auto"/>
        <w:jc w:val="both"/>
      </w:pPr>
    </w:p>
    <w:p w14:paraId="5FF76944" w14:textId="77777777" w:rsidR="005B7575" w:rsidRDefault="005B7575" w:rsidP="00AA51FC">
      <w:pPr>
        <w:spacing w:line="360" w:lineRule="auto"/>
        <w:jc w:val="both"/>
      </w:pPr>
    </w:p>
    <w:p w14:paraId="37B9EE0C" w14:textId="77777777" w:rsidR="005B7575" w:rsidRDefault="005B7575" w:rsidP="00AA51FC">
      <w:pPr>
        <w:spacing w:line="360" w:lineRule="auto"/>
        <w:jc w:val="both"/>
      </w:pPr>
    </w:p>
    <w:p w14:paraId="324CB2C1" w14:textId="77777777" w:rsidR="005B7575" w:rsidRDefault="005B7575" w:rsidP="00AA51FC">
      <w:pPr>
        <w:spacing w:line="360" w:lineRule="auto"/>
        <w:jc w:val="both"/>
      </w:pPr>
    </w:p>
    <w:p w14:paraId="16C24663" w14:textId="77777777" w:rsidR="005B7575" w:rsidRDefault="005B7575" w:rsidP="00AA51FC">
      <w:pPr>
        <w:spacing w:line="360" w:lineRule="auto"/>
        <w:jc w:val="both"/>
      </w:pPr>
    </w:p>
    <w:p w14:paraId="11A2B09B" w14:textId="77777777" w:rsidR="005B7575" w:rsidRDefault="005B7575" w:rsidP="00AA51FC">
      <w:pPr>
        <w:spacing w:line="360" w:lineRule="auto"/>
        <w:jc w:val="both"/>
      </w:pPr>
    </w:p>
    <w:p w14:paraId="0FA24A40" w14:textId="77777777" w:rsidR="005B7575" w:rsidRDefault="005B7575" w:rsidP="00AA51FC">
      <w:pPr>
        <w:spacing w:line="360" w:lineRule="auto"/>
        <w:jc w:val="both"/>
      </w:pPr>
    </w:p>
    <w:sectPr w:rsidR="005B7575">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34A39" w14:textId="77777777" w:rsidR="00A269E5" w:rsidRDefault="00A269E5" w:rsidP="005B7575">
      <w:pPr>
        <w:spacing w:after="0" w:line="240" w:lineRule="auto"/>
      </w:pPr>
      <w:r>
        <w:separator/>
      </w:r>
    </w:p>
  </w:endnote>
  <w:endnote w:type="continuationSeparator" w:id="0">
    <w:p w14:paraId="38AE63EB" w14:textId="77777777" w:rsidR="00A269E5" w:rsidRDefault="00A269E5" w:rsidP="005B7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C8996" w14:textId="77777777" w:rsidR="006D7A44" w:rsidRDefault="006D7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3A9B3" w14:textId="77777777" w:rsidR="006D7A44" w:rsidRDefault="006D7A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D04A5" w14:textId="77777777" w:rsidR="006D7A44" w:rsidRDefault="006D7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12ABD" w14:textId="77777777" w:rsidR="00A269E5" w:rsidRDefault="00A269E5" w:rsidP="005B7575">
      <w:pPr>
        <w:spacing w:after="0" w:line="240" w:lineRule="auto"/>
      </w:pPr>
      <w:r>
        <w:separator/>
      </w:r>
    </w:p>
  </w:footnote>
  <w:footnote w:type="continuationSeparator" w:id="0">
    <w:p w14:paraId="5ED55DDB" w14:textId="77777777" w:rsidR="00A269E5" w:rsidRDefault="00A269E5" w:rsidP="005B75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66201" w14:textId="469FE74C" w:rsidR="006D7A44" w:rsidRDefault="006D7A44">
    <w:pPr>
      <w:pStyle w:val="Header"/>
    </w:pPr>
    <w:r>
      <w:rPr>
        <w:noProof/>
      </w:rPr>
      <w:pict w14:anchorId="0DE28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2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8DD5D" w14:textId="0B9FCE34" w:rsidR="006D7A44" w:rsidRDefault="006D7A44">
    <w:pPr>
      <w:pStyle w:val="Header"/>
    </w:pPr>
    <w:r>
      <w:rPr>
        <w:noProof/>
      </w:rPr>
      <w:pict w14:anchorId="5585D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3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C1E8" w14:textId="472A978F" w:rsidR="006D7A44" w:rsidRDefault="006D7A44">
    <w:pPr>
      <w:pStyle w:val="Header"/>
    </w:pPr>
    <w:r>
      <w:rPr>
        <w:noProof/>
      </w:rPr>
      <w:pict w14:anchorId="3C69F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2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DD2266"/>
    <w:multiLevelType w:val="hybridMultilevel"/>
    <w:tmpl w:val="C11CE9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E514060"/>
    <w:multiLevelType w:val="hybridMultilevel"/>
    <w:tmpl w:val="F9CA70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575"/>
    <w:rsid w:val="00007283"/>
    <w:rsid w:val="000104FF"/>
    <w:rsid w:val="00013536"/>
    <w:rsid w:val="00014DCF"/>
    <w:rsid w:val="00017217"/>
    <w:rsid w:val="0001777F"/>
    <w:rsid w:val="00020DAD"/>
    <w:rsid w:val="00021C73"/>
    <w:rsid w:val="00024503"/>
    <w:rsid w:val="00030952"/>
    <w:rsid w:val="00036AB0"/>
    <w:rsid w:val="00036E58"/>
    <w:rsid w:val="00037A33"/>
    <w:rsid w:val="00037F26"/>
    <w:rsid w:val="00042CCE"/>
    <w:rsid w:val="0004394F"/>
    <w:rsid w:val="0004644E"/>
    <w:rsid w:val="00047F1A"/>
    <w:rsid w:val="00050F53"/>
    <w:rsid w:val="00054B30"/>
    <w:rsid w:val="00057754"/>
    <w:rsid w:val="00057CDD"/>
    <w:rsid w:val="00064DD3"/>
    <w:rsid w:val="00071D1B"/>
    <w:rsid w:val="00084CFE"/>
    <w:rsid w:val="00086A83"/>
    <w:rsid w:val="000876FE"/>
    <w:rsid w:val="0009080A"/>
    <w:rsid w:val="00091202"/>
    <w:rsid w:val="000930F9"/>
    <w:rsid w:val="00094411"/>
    <w:rsid w:val="00094656"/>
    <w:rsid w:val="000A4498"/>
    <w:rsid w:val="000B07C6"/>
    <w:rsid w:val="000B1986"/>
    <w:rsid w:val="000B3519"/>
    <w:rsid w:val="000B59FF"/>
    <w:rsid w:val="000C0680"/>
    <w:rsid w:val="000C07DB"/>
    <w:rsid w:val="000C2AEB"/>
    <w:rsid w:val="000C5385"/>
    <w:rsid w:val="000C60E0"/>
    <w:rsid w:val="000D08E4"/>
    <w:rsid w:val="000D0D0A"/>
    <w:rsid w:val="000D0EC9"/>
    <w:rsid w:val="000D6353"/>
    <w:rsid w:val="000E28B2"/>
    <w:rsid w:val="000E2B70"/>
    <w:rsid w:val="000E2B9C"/>
    <w:rsid w:val="000F6BF6"/>
    <w:rsid w:val="000F7555"/>
    <w:rsid w:val="001018B8"/>
    <w:rsid w:val="00103A60"/>
    <w:rsid w:val="00104AE5"/>
    <w:rsid w:val="00104B98"/>
    <w:rsid w:val="00110ABB"/>
    <w:rsid w:val="001224C2"/>
    <w:rsid w:val="001230A4"/>
    <w:rsid w:val="00130C36"/>
    <w:rsid w:val="001334C7"/>
    <w:rsid w:val="00134ED6"/>
    <w:rsid w:val="001403AB"/>
    <w:rsid w:val="00140510"/>
    <w:rsid w:val="001412F9"/>
    <w:rsid w:val="00146DA1"/>
    <w:rsid w:val="00146F19"/>
    <w:rsid w:val="001500D2"/>
    <w:rsid w:val="00150C0E"/>
    <w:rsid w:val="00157BA8"/>
    <w:rsid w:val="00157E48"/>
    <w:rsid w:val="001626F6"/>
    <w:rsid w:val="00167846"/>
    <w:rsid w:val="00167CEF"/>
    <w:rsid w:val="00172822"/>
    <w:rsid w:val="001744BE"/>
    <w:rsid w:val="0017697E"/>
    <w:rsid w:val="001775F9"/>
    <w:rsid w:val="00183226"/>
    <w:rsid w:val="00183FC0"/>
    <w:rsid w:val="001851E4"/>
    <w:rsid w:val="001862B3"/>
    <w:rsid w:val="001878C2"/>
    <w:rsid w:val="00191C17"/>
    <w:rsid w:val="00194E26"/>
    <w:rsid w:val="001A0B7A"/>
    <w:rsid w:val="001A10BD"/>
    <w:rsid w:val="001A4E95"/>
    <w:rsid w:val="001B13AA"/>
    <w:rsid w:val="001B383D"/>
    <w:rsid w:val="001B4369"/>
    <w:rsid w:val="001B43AB"/>
    <w:rsid w:val="001B4479"/>
    <w:rsid w:val="001B48B3"/>
    <w:rsid w:val="001C4186"/>
    <w:rsid w:val="001C429F"/>
    <w:rsid w:val="001D2A2E"/>
    <w:rsid w:val="001D3115"/>
    <w:rsid w:val="001D48BD"/>
    <w:rsid w:val="001D4B93"/>
    <w:rsid w:val="001E0B51"/>
    <w:rsid w:val="001E3764"/>
    <w:rsid w:val="001E426F"/>
    <w:rsid w:val="001E77C1"/>
    <w:rsid w:val="001E77E1"/>
    <w:rsid w:val="001F61D4"/>
    <w:rsid w:val="001F63E2"/>
    <w:rsid w:val="002038B3"/>
    <w:rsid w:val="00205D60"/>
    <w:rsid w:val="00214A82"/>
    <w:rsid w:val="0022694F"/>
    <w:rsid w:val="00240BB6"/>
    <w:rsid w:val="00242B00"/>
    <w:rsid w:val="00246128"/>
    <w:rsid w:val="0025228C"/>
    <w:rsid w:val="002529FF"/>
    <w:rsid w:val="002538E5"/>
    <w:rsid w:val="00253E0A"/>
    <w:rsid w:val="0025658E"/>
    <w:rsid w:val="00260EC1"/>
    <w:rsid w:val="00262B8C"/>
    <w:rsid w:val="002764D5"/>
    <w:rsid w:val="00277B8E"/>
    <w:rsid w:val="002804A5"/>
    <w:rsid w:val="00280E22"/>
    <w:rsid w:val="0028677E"/>
    <w:rsid w:val="002905D7"/>
    <w:rsid w:val="002914F8"/>
    <w:rsid w:val="00293BF4"/>
    <w:rsid w:val="002A17DD"/>
    <w:rsid w:val="002A3042"/>
    <w:rsid w:val="002A4D8C"/>
    <w:rsid w:val="002B136F"/>
    <w:rsid w:val="002B1F0D"/>
    <w:rsid w:val="002B2076"/>
    <w:rsid w:val="002B3310"/>
    <w:rsid w:val="002B5123"/>
    <w:rsid w:val="002B6A5E"/>
    <w:rsid w:val="002C04D4"/>
    <w:rsid w:val="002C4222"/>
    <w:rsid w:val="002C4849"/>
    <w:rsid w:val="002C5E5A"/>
    <w:rsid w:val="002D695E"/>
    <w:rsid w:val="002D7A36"/>
    <w:rsid w:val="002E523F"/>
    <w:rsid w:val="002E62F0"/>
    <w:rsid w:val="002E6C73"/>
    <w:rsid w:val="002F5F92"/>
    <w:rsid w:val="003012AE"/>
    <w:rsid w:val="0030489D"/>
    <w:rsid w:val="00306D47"/>
    <w:rsid w:val="00307406"/>
    <w:rsid w:val="003077C6"/>
    <w:rsid w:val="00314719"/>
    <w:rsid w:val="0032335A"/>
    <w:rsid w:val="00323AC2"/>
    <w:rsid w:val="00324CF5"/>
    <w:rsid w:val="00324D51"/>
    <w:rsid w:val="00325B7B"/>
    <w:rsid w:val="00326D75"/>
    <w:rsid w:val="00333A42"/>
    <w:rsid w:val="00333D94"/>
    <w:rsid w:val="003406B9"/>
    <w:rsid w:val="00344EA9"/>
    <w:rsid w:val="00350384"/>
    <w:rsid w:val="00351481"/>
    <w:rsid w:val="00351FE0"/>
    <w:rsid w:val="00355CDE"/>
    <w:rsid w:val="0037098E"/>
    <w:rsid w:val="00370AA0"/>
    <w:rsid w:val="00384F46"/>
    <w:rsid w:val="00390D3C"/>
    <w:rsid w:val="003973B1"/>
    <w:rsid w:val="003A28D1"/>
    <w:rsid w:val="003A4219"/>
    <w:rsid w:val="003A7A1B"/>
    <w:rsid w:val="003A7FF2"/>
    <w:rsid w:val="003B20AD"/>
    <w:rsid w:val="003B3A84"/>
    <w:rsid w:val="003C57E0"/>
    <w:rsid w:val="003C5B92"/>
    <w:rsid w:val="003C71E8"/>
    <w:rsid w:val="003C75B3"/>
    <w:rsid w:val="003C7A62"/>
    <w:rsid w:val="003E1A16"/>
    <w:rsid w:val="003E22EA"/>
    <w:rsid w:val="003E36D7"/>
    <w:rsid w:val="003F0FE1"/>
    <w:rsid w:val="003F3474"/>
    <w:rsid w:val="003F388A"/>
    <w:rsid w:val="00400C0C"/>
    <w:rsid w:val="004020B9"/>
    <w:rsid w:val="00412AEB"/>
    <w:rsid w:val="004130C1"/>
    <w:rsid w:val="00415272"/>
    <w:rsid w:val="004274DC"/>
    <w:rsid w:val="004313B0"/>
    <w:rsid w:val="004321F4"/>
    <w:rsid w:val="00432E86"/>
    <w:rsid w:val="00434BDE"/>
    <w:rsid w:val="00437BFC"/>
    <w:rsid w:val="00440738"/>
    <w:rsid w:val="00443ED3"/>
    <w:rsid w:val="00445BC1"/>
    <w:rsid w:val="00453B29"/>
    <w:rsid w:val="004572C3"/>
    <w:rsid w:val="004618F6"/>
    <w:rsid w:val="00465810"/>
    <w:rsid w:val="004746B9"/>
    <w:rsid w:val="00474802"/>
    <w:rsid w:val="0047786B"/>
    <w:rsid w:val="004804D2"/>
    <w:rsid w:val="00485FAA"/>
    <w:rsid w:val="004876C6"/>
    <w:rsid w:val="00491720"/>
    <w:rsid w:val="0049496B"/>
    <w:rsid w:val="00497823"/>
    <w:rsid w:val="004A3749"/>
    <w:rsid w:val="004A4D96"/>
    <w:rsid w:val="004A7847"/>
    <w:rsid w:val="004B1325"/>
    <w:rsid w:val="004B4D22"/>
    <w:rsid w:val="004C4377"/>
    <w:rsid w:val="004C6FD7"/>
    <w:rsid w:val="004D2DA0"/>
    <w:rsid w:val="004D62B3"/>
    <w:rsid w:val="004E272B"/>
    <w:rsid w:val="004E2C97"/>
    <w:rsid w:val="004E3BC2"/>
    <w:rsid w:val="004F3F0D"/>
    <w:rsid w:val="00501D99"/>
    <w:rsid w:val="005035B5"/>
    <w:rsid w:val="00504835"/>
    <w:rsid w:val="005100A4"/>
    <w:rsid w:val="00510279"/>
    <w:rsid w:val="00512F39"/>
    <w:rsid w:val="005134DA"/>
    <w:rsid w:val="0051359F"/>
    <w:rsid w:val="005135E7"/>
    <w:rsid w:val="00516481"/>
    <w:rsid w:val="0052449B"/>
    <w:rsid w:val="00527C47"/>
    <w:rsid w:val="0053760A"/>
    <w:rsid w:val="00543012"/>
    <w:rsid w:val="00546708"/>
    <w:rsid w:val="00554930"/>
    <w:rsid w:val="00564138"/>
    <w:rsid w:val="005660AF"/>
    <w:rsid w:val="00567B85"/>
    <w:rsid w:val="00567D1C"/>
    <w:rsid w:val="00571079"/>
    <w:rsid w:val="00584409"/>
    <w:rsid w:val="00586AD0"/>
    <w:rsid w:val="00590979"/>
    <w:rsid w:val="00591A7C"/>
    <w:rsid w:val="00592CB8"/>
    <w:rsid w:val="005A1B5B"/>
    <w:rsid w:val="005A28B4"/>
    <w:rsid w:val="005B6D53"/>
    <w:rsid w:val="005B7575"/>
    <w:rsid w:val="005D1E42"/>
    <w:rsid w:val="005D56AC"/>
    <w:rsid w:val="005D600A"/>
    <w:rsid w:val="005D6EB2"/>
    <w:rsid w:val="005E295A"/>
    <w:rsid w:val="005E2BD2"/>
    <w:rsid w:val="005E49DA"/>
    <w:rsid w:val="005F1FF3"/>
    <w:rsid w:val="006019F2"/>
    <w:rsid w:val="00603AB3"/>
    <w:rsid w:val="00605B63"/>
    <w:rsid w:val="006069B0"/>
    <w:rsid w:val="00611B21"/>
    <w:rsid w:val="00614186"/>
    <w:rsid w:val="0061516E"/>
    <w:rsid w:val="00620B87"/>
    <w:rsid w:val="0062343E"/>
    <w:rsid w:val="00632BC7"/>
    <w:rsid w:val="00640719"/>
    <w:rsid w:val="006419FC"/>
    <w:rsid w:val="00645745"/>
    <w:rsid w:val="00650C66"/>
    <w:rsid w:val="00656237"/>
    <w:rsid w:val="0066200B"/>
    <w:rsid w:val="006626A3"/>
    <w:rsid w:val="00664A20"/>
    <w:rsid w:val="0066660A"/>
    <w:rsid w:val="00666FEF"/>
    <w:rsid w:val="00670E43"/>
    <w:rsid w:val="006749A7"/>
    <w:rsid w:val="006850E3"/>
    <w:rsid w:val="0068593B"/>
    <w:rsid w:val="00686717"/>
    <w:rsid w:val="006A4495"/>
    <w:rsid w:val="006A4780"/>
    <w:rsid w:val="006B526F"/>
    <w:rsid w:val="006B592E"/>
    <w:rsid w:val="006B5966"/>
    <w:rsid w:val="006D0DDE"/>
    <w:rsid w:val="006D4366"/>
    <w:rsid w:val="006D5AC5"/>
    <w:rsid w:val="006D6EC4"/>
    <w:rsid w:val="006D7A44"/>
    <w:rsid w:val="006E02D4"/>
    <w:rsid w:val="006E172F"/>
    <w:rsid w:val="006E2B06"/>
    <w:rsid w:val="006F1B04"/>
    <w:rsid w:val="006F34F9"/>
    <w:rsid w:val="006F4F56"/>
    <w:rsid w:val="00700CBD"/>
    <w:rsid w:val="00707FCE"/>
    <w:rsid w:val="00716757"/>
    <w:rsid w:val="00717693"/>
    <w:rsid w:val="007233FE"/>
    <w:rsid w:val="00723E40"/>
    <w:rsid w:val="00724C9C"/>
    <w:rsid w:val="00724FC0"/>
    <w:rsid w:val="00733AA2"/>
    <w:rsid w:val="0073468A"/>
    <w:rsid w:val="00740107"/>
    <w:rsid w:val="00742039"/>
    <w:rsid w:val="00742F13"/>
    <w:rsid w:val="0074305E"/>
    <w:rsid w:val="0074337C"/>
    <w:rsid w:val="007477C1"/>
    <w:rsid w:val="00751DC6"/>
    <w:rsid w:val="00753423"/>
    <w:rsid w:val="00756E50"/>
    <w:rsid w:val="00764ED1"/>
    <w:rsid w:val="00767892"/>
    <w:rsid w:val="007746B2"/>
    <w:rsid w:val="00774DEA"/>
    <w:rsid w:val="00776301"/>
    <w:rsid w:val="00777E47"/>
    <w:rsid w:val="007807F8"/>
    <w:rsid w:val="007818A7"/>
    <w:rsid w:val="0078251C"/>
    <w:rsid w:val="0078675B"/>
    <w:rsid w:val="00790E27"/>
    <w:rsid w:val="00791D5F"/>
    <w:rsid w:val="007941F9"/>
    <w:rsid w:val="007A3D82"/>
    <w:rsid w:val="007A5725"/>
    <w:rsid w:val="007A6CB0"/>
    <w:rsid w:val="007B0F83"/>
    <w:rsid w:val="007B1CF0"/>
    <w:rsid w:val="007B4A60"/>
    <w:rsid w:val="007C4AFA"/>
    <w:rsid w:val="007C571C"/>
    <w:rsid w:val="007C58D9"/>
    <w:rsid w:val="007C7E85"/>
    <w:rsid w:val="007D002D"/>
    <w:rsid w:val="007D0214"/>
    <w:rsid w:val="007D0CC9"/>
    <w:rsid w:val="007D51C4"/>
    <w:rsid w:val="007E25F1"/>
    <w:rsid w:val="007E2CC9"/>
    <w:rsid w:val="007E4422"/>
    <w:rsid w:val="007E746B"/>
    <w:rsid w:val="007F363D"/>
    <w:rsid w:val="007F7382"/>
    <w:rsid w:val="0080114F"/>
    <w:rsid w:val="00806679"/>
    <w:rsid w:val="00806EB3"/>
    <w:rsid w:val="00812C9B"/>
    <w:rsid w:val="00815BF7"/>
    <w:rsid w:val="00820683"/>
    <w:rsid w:val="00820998"/>
    <w:rsid w:val="0082138F"/>
    <w:rsid w:val="00823A76"/>
    <w:rsid w:val="00833E98"/>
    <w:rsid w:val="00843517"/>
    <w:rsid w:val="00843940"/>
    <w:rsid w:val="008553E2"/>
    <w:rsid w:val="00862DB2"/>
    <w:rsid w:val="008662E2"/>
    <w:rsid w:val="00866B84"/>
    <w:rsid w:val="00867967"/>
    <w:rsid w:val="00875D58"/>
    <w:rsid w:val="00880456"/>
    <w:rsid w:val="00883719"/>
    <w:rsid w:val="008954CA"/>
    <w:rsid w:val="0089586E"/>
    <w:rsid w:val="008965A3"/>
    <w:rsid w:val="008A378C"/>
    <w:rsid w:val="008A3E25"/>
    <w:rsid w:val="008A7E5F"/>
    <w:rsid w:val="008B09D5"/>
    <w:rsid w:val="008B15BB"/>
    <w:rsid w:val="008B5DDB"/>
    <w:rsid w:val="008C35B0"/>
    <w:rsid w:val="008C3B74"/>
    <w:rsid w:val="008C7D14"/>
    <w:rsid w:val="008D13F5"/>
    <w:rsid w:val="008D27F4"/>
    <w:rsid w:val="008D5637"/>
    <w:rsid w:val="008D5FFC"/>
    <w:rsid w:val="008D6F64"/>
    <w:rsid w:val="008D7A2B"/>
    <w:rsid w:val="008D7C97"/>
    <w:rsid w:val="008E637A"/>
    <w:rsid w:val="008F1BB2"/>
    <w:rsid w:val="008F1D12"/>
    <w:rsid w:val="008F47E9"/>
    <w:rsid w:val="008F536B"/>
    <w:rsid w:val="008F6539"/>
    <w:rsid w:val="009045CA"/>
    <w:rsid w:val="00905898"/>
    <w:rsid w:val="00906267"/>
    <w:rsid w:val="009117BC"/>
    <w:rsid w:val="00917681"/>
    <w:rsid w:val="00920226"/>
    <w:rsid w:val="00922011"/>
    <w:rsid w:val="009263D6"/>
    <w:rsid w:val="00926527"/>
    <w:rsid w:val="0093262D"/>
    <w:rsid w:val="00933731"/>
    <w:rsid w:val="009400D1"/>
    <w:rsid w:val="0094193E"/>
    <w:rsid w:val="00942E1E"/>
    <w:rsid w:val="00945CF2"/>
    <w:rsid w:val="00947BF9"/>
    <w:rsid w:val="009532A0"/>
    <w:rsid w:val="0095723A"/>
    <w:rsid w:val="00963632"/>
    <w:rsid w:val="00966F31"/>
    <w:rsid w:val="0096744C"/>
    <w:rsid w:val="00972E81"/>
    <w:rsid w:val="00975F6A"/>
    <w:rsid w:val="0098113B"/>
    <w:rsid w:val="00986DA3"/>
    <w:rsid w:val="00987BF4"/>
    <w:rsid w:val="009905B6"/>
    <w:rsid w:val="0099063F"/>
    <w:rsid w:val="00990E0D"/>
    <w:rsid w:val="00997E35"/>
    <w:rsid w:val="009A2951"/>
    <w:rsid w:val="009A2994"/>
    <w:rsid w:val="009B2BDE"/>
    <w:rsid w:val="009B766C"/>
    <w:rsid w:val="009C0CE8"/>
    <w:rsid w:val="009C452A"/>
    <w:rsid w:val="009C518E"/>
    <w:rsid w:val="009D0F6E"/>
    <w:rsid w:val="009D2806"/>
    <w:rsid w:val="009D4E07"/>
    <w:rsid w:val="009E0D24"/>
    <w:rsid w:val="009E4931"/>
    <w:rsid w:val="009F6F60"/>
    <w:rsid w:val="00A03CEC"/>
    <w:rsid w:val="00A06EC7"/>
    <w:rsid w:val="00A143A7"/>
    <w:rsid w:val="00A16C20"/>
    <w:rsid w:val="00A23173"/>
    <w:rsid w:val="00A2554F"/>
    <w:rsid w:val="00A269E5"/>
    <w:rsid w:val="00A318B1"/>
    <w:rsid w:val="00A35204"/>
    <w:rsid w:val="00A41C68"/>
    <w:rsid w:val="00A4566D"/>
    <w:rsid w:val="00A46EAC"/>
    <w:rsid w:val="00A62377"/>
    <w:rsid w:val="00A636CD"/>
    <w:rsid w:val="00A657AF"/>
    <w:rsid w:val="00A70BB3"/>
    <w:rsid w:val="00A70E27"/>
    <w:rsid w:val="00A71CE2"/>
    <w:rsid w:val="00A721F2"/>
    <w:rsid w:val="00A74DBC"/>
    <w:rsid w:val="00A84267"/>
    <w:rsid w:val="00A87F69"/>
    <w:rsid w:val="00A90190"/>
    <w:rsid w:val="00A9086D"/>
    <w:rsid w:val="00A96E98"/>
    <w:rsid w:val="00A9723A"/>
    <w:rsid w:val="00AA12BE"/>
    <w:rsid w:val="00AA51FC"/>
    <w:rsid w:val="00AB2460"/>
    <w:rsid w:val="00AB4B74"/>
    <w:rsid w:val="00AB4CC6"/>
    <w:rsid w:val="00AB6409"/>
    <w:rsid w:val="00AB713F"/>
    <w:rsid w:val="00AD094B"/>
    <w:rsid w:val="00AD1739"/>
    <w:rsid w:val="00AD175E"/>
    <w:rsid w:val="00AE4425"/>
    <w:rsid w:val="00AE6868"/>
    <w:rsid w:val="00AF72E8"/>
    <w:rsid w:val="00AF7648"/>
    <w:rsid w:val="00B01C0E"/>
    <w:rsid w:val="00B04656"/>
    <w:rsid w:val="00B05553"/>
    <w:rsid w:val="00B078EE"/>
    <w:rsid w:val="00B07D9E"/>
    <w:rsid w:val="00B13F55"/>
    <w:rsid w:val="00B22872"/>
    <w:rsid w:val="00B23CE1"/>
    <w:rsid w:val="00B242CB"/>
    <w:rsid w:val="00B25A25"/>
    <w:rsid w:val="00B317FA"/>
    <w:rsid w:val="00B31BB4"/>
    <w:rsid w:val="00B34A52"/>
    <w:rsid w:val="00B37CB0"/>
    <w:rsid w:val="00B409C5"/>
    <w:rsid w:val="00B40A1D"/>
    <w:rsid w:val="00B41E02"/>
    <w:rsid w:val="00B46206"/>
    <w:rsid w:val="00B46216"/>
    <w:rsid w:val="00B548B9"/>
    <w:rsid w:val="00B56C3E"/>
    <w:rsid w:val="00B607D3"/>
    <w:rsid w:val="00B627B1"/>
    <w:rsid w:val="00B6525D"/>
    <w:rsid w:val="00B73BC2"/>
    <w:rsid w:val="00B82700"/>
    <w:rsid w:val="00B83B6D"/>
    <w:rsid w:val="00B87C48"/>
    <w:rsid w:val="00B93512"/>
    <w:rsid w:val="00B97251"/>
    <w:rsid w:val="00BA06F6"/>
    <w:rsid w:val="00BA16C7"/>
    <w:rsid w:val="00BA29CC"/>
    <w:rsid w:val="00BA6921"/>
    <w:rsid w:val="00BB07A0"/>
    <w:rsid w:val="00BB1654"/>
    <w:rsid w:val="00BB2564"/>
    <w:rsid w:val="00BC558A"/>
    <w:rsid w:val="00BC6053"/>
    <w:rsid w:val="00BC771E"/>
    <w:rsid w:val="00BD295E"/>
    <w:rsid w:val="00BD3229"/>
    <w:rsid w:val="00BE178E"/>
    <w:rsid w:val="00BE2534"/>
    <w:rsid w:val="00BE5163"/>
    <w:rsid w:val="00BE7962"/>
    <w:rsid w:val="00C00790"/>
    <w:rsid w:val="00C0452D"/>
    <w:rsid w:val="00C055DF"/>
    <w:rsid w:val="00C06D0A"/>
    <w:rsid w:val="00C15390"/>
    <w:rsid w:val="00C21246"/>
    <w:rsid w:val="00C27EA4"/>
    <w:rsid w:val="00C32B26"/>
    <w:rsid w:val="00C36D75"/>
    <w:rsid w:val="00C36EAD"/>
    <w:rsid w:val="00C41286"/>
    <w:rsid w:val="00C42B77"/>
    <w:rsid w:val="00C454CF"/>
    <w:rsid w:val="00C457CE"/>
    <w:rsid w:val="00C45FDF"/>
    <w:rsid w:val="00C5207E"/>
    <w:rsid w:val="00C5341D"/>
    <w:rsid w:val="00C53E67"/>
    <w:rsid w:val="00C64382"/>
    <w:rsid w:val="00C654B6"/>
    <w:rsid w:val="00C66A87"/>
    <w:rsid w:val="00C67F51"/>
    <w:rsid w:val="00C75662"/>
    <w:rsid w:val="00C75F48"/>
    <w:rsid w:val="00C762DF"/>
    <w:rsid w:val="00C7658C"/>
    <w:rsid w:val="00C879E5"/>
    <w:rsid w:val="00C90289"/>
    <w:rsid w:val="00C938C6"/>
    <w:rsid w:val="00C974C3"/>
    <w:rsid w:val="00CA2257"/>
    <w:rsid w:val="00CA2E4F"/>
    <w:rsid w:val="00CA33A7"/>
    <w:rsid w:val="00CA37D8"/>
    <w:rsid w:val="00CA3EE0"/>
    <w:rsid w:val="00CA40A0"/>
    <w:rsid w:val="00CA4D48"/>
    <w:rsid w:val="00CA510A"/>
    <w:rsid w:val="00CA54D0"/>
    <w:rsid w:val="00CA5C19"/>
    <w:rsid w:val="00CA7EFB"/>
    <w:rsid w:val="00CB0B10"/>
    <w:rsid w:val="00CB42FC"/>
    <w:rsid w:val="00CB4A11"/>
    <w:rsid w:val="00CC1270"/>
    <w:rsid w:val="00CC1628"/>
    <w:rsid w:val="00CC2873"/>
    <w:rsid w:val="00CC2F63"/>
    <w:rsid w:val="00CE142D"/>
    <w:rsid w:val="00CE66E0"/>
    <w:rsid w:val="00CF51E4"/>
    <w:rsid w:val="00CF624D"/>
    <w:rsid w:val="00CF76CA"/>
    <w:rsid w:val="00CF7B43"/>
    <w:rsid w:val="00D00546"/>
    <w:rsid w:val="00D018AB"/>
    <w:rsid w:val="00D024C8"/>
    <w:rsid w:val="00D02DE5"/>
    <w:rsid w:val="00D033B4"/>
    <w:rsid w:val="00D0551A"/>
    <w:rsid w:val="00D16EB1"/>
    <w:rsid w:val="00D17119"/>
    <w:rsid w:val="00D224D5"/>
    <w:rsid w:val="00D255EE"/>
    <w:rsid w:val="00D27101"/>
    <w:rsid w:val="00D27DC2"/>
    <w:rsid w:val="00D27E86"/>
    <w:rsid w:val="00D304CD"/>
    <w:rsid w:val="00D361E1"/>
    <w:rsid w:val="00D408F3"/>
    <w:rsid w:val="00D4598F"/>
    <w:rsid w:val="00D4659B"/>
    <w:rsid w:val="00D52FCE"/>
    <w:rsid w:val="00D53E9D"/>
    <w:rsid w:val="00D540C8"/>
    <w:rsid w:val="00D542B2"/>
    <w:rsid w:val="00D54F96"/>
    <w:rsid w:val="00D72F96"/>
    <w:rsid w:val="00D74ECC"/>
    <w:rsid w:val="00D81ECA"/>
    <w:rsid w:val="00D956EE"/>
    <w:rsid w:val="00D97A97"/>
    <w:rsid w:val="00DA11E5"/>
    <w:rsid w:val="00DA33E3"/>
    <w:rsid w:val="00DA6C16"/>
    <w:rsid w:val="00DB0229"/>
    <w:rsid w:val="00DB12EB"/>
    <w:rsid w:val="00DC04DC"/>
    <w:rsid w:val="00DC6286"/>
    <w:rsid w:val="00DD09FB"/>
    <w:rsid w:val="00DD1026"/>
    <w:rsid w:val="00DE318E"/>
    <w:rsid w:val="00DE721D"/>
    <w:rsid w:val="00DF661D"/>
    <w:rsid w:val="00E0021D"/>
    <w:rsid w:val="00E01123"/>
    <w:rsid w:val="00E030B2"/>
    <w:rsid w:val="00E03BE0"/>
    <w:rsid w:val="00E11634"/>
    <w:rsid w:val="00E133FA"/>
    <w:rsid w:val="00E13BC3"/>
    <w:rsid w:val="00E16C09"/>
    <w:rsid w:val="00E17C7C"/>
    <w:rsid w:val="00E17CC3"/>
    <w:rsid w:val="00E316A7"/>
    <w:rsid w:val="00E31F4C"/>
    <w:rsid w:val="00E321A8"/>
    <w:rsid w:val="00E33A3B"/>
    <w:rsid w:val="00E4306D"/>
    <w:rsid w:val="00E46303"/>
    <w:rsid w:val="00E47907"/>
    <w:rsid w:val="00E64C10"/>
    <w:rsid w:val="00E65206"/>
    <w:rsid w:val="00E65629"/>
    <w:rsid w:val="00E666CB"/>
    <w:rsid w:val="00E708C6"/>
    <w:rsid w:val="00E70DC2"/>
    <w:rsid w:val="00E7105F"/>
    <w:rsid w:val="00E81555"/>
    <w:rsid w:val="00E81887"/>
    <w:rsid w:val="00E81D1F"/>
    <w:rsid w:val="00E82AE7"/>
    <w:rsid w:val="00E86BD4"/>
    <w:rsid w:val="00E87D56"/>
    <w:rsid w:val="00E900B2"/>
    <w:rsid w:val="00E902A7"/>
    <w:rsid w:val="00E90625"/>
    <w:rsid w:val="00E91A18"/>
    <w:rsid w:val="00EA1FD7"/>
    <w:rsid w:val="00EA34F0"/>
    <w:rsid w:val="00EA5C1D"/>
    <w:rsid w:val="00EB4605"/>
    <w:rsid w:val="00EB77A7"/>
    <w:rsid w:val="00EC3151"/>
    <w:rsid w:val="00EC5E3C"/>
    <w:rsid w:val="00ED0A2D"/>
    <w:rsid w:val="00ED517A"/>
    <w:rsid w:val="00EE3A06"/>
    <w:rsid w:val="00EE58D8"/>
    <w:rsid w:val="00EE757A"/>
    <w:rsid w:val="00EF2A11"/>
    <w:rsid w:val="00F153B0"/>
    <w:rsid w:val="00F17DCF"/>
    <w:rsid w:val="00F228CF"/>
    <w:rsid w:val="00F22993"/>
    <w:rsid w:val="00F26F80"/>
    <w:rsid w:val="00F328FE"/>
    <w:rsid w:val="00F35440"/>
    <w:rsid w:val="00F36550"/>
    <w:rsid w:val="00F37BE1"/>
    <w:rsid w:val="00F41FB8"/>
    <w:rsid w:val="00F426F6"/>
    <w:rsid w:val="00F42A9D"/>
    <w:rsid w:val="00F42AAF"/>
    <w:rsid w:val="00F45EB1"/>
    <w:rsid w:val="00F51743"/>
    <w:rsid w:val="00F6044C"/>
    <w:rsid w:val="00F63114"/>
    <w:rsid w:val="00F642F3"/>
    <w:rsid w:val="00F7364F"/>
    <w:rsid w:val="00F749AF"/>
    <w:rsid w:val="00F75618"/>
    <w:rsid w:val="00F81783"/>
    <w:rsid w:val="00F87CC8"/>
    <w:rsid w:val="00F90BCC"/>
    <w:rsid w:val="00F94E7C"/>
    <w:rsid w:val="00FA5477"/>
    <w:rsid w:val="00FB18F2"/>
    <w:rsid w:val="00FB339A"/>
    <w:rsid w:val="00FB6A4E"/>
    <w:rsid w:val="00FC7CF0"/>
    <w:rsid w:val="00FD3C3F"/>
    <w:rsid w:val="00FE2776"/>
    <w:rsid w:val="00FE28EB"/>
    <w:rsid w:val="00FE30B1"/>
    <w:rsid w:val="00FE6772"/>
    <w:rsid w:val="00FE6C3C"/>
    <w:rsid w:val="00FF27D9"/>
    <w:rsid w:val="00FF3AFD"/>
    <w:rsid w:val="00FF535E"/>
    <w:rsid w:val="00FF5738"/>
    <w:rsid w:val="00FF57F8"/>
    <w:rsid w:val="00FF6018"/>
    <w:rsid w:val="00FF643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421DC3"/>
  <w15:chartTrackingRefBased/>
  <w15:docId w15:val="{CE513207-C740-45A7-ADFE-026080E31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7575"/>
    <w:rPr>
      <w:rFonts w:ascii="Times New Roman" w:hAnsi="Times New Roman"/>
      <w:sz w:val="24"/>
    </w:rPr>
  </w:style>
  <w:style w:type="paragraph" w:styleId="Heading1">
    <w:name w:val="heading 1"/>
    <w:basedOn w:val="Normal"/>
    <w:next w:val="Normal"/>
    <w:link w:val="Heading1Char"/>
    <w:uiPriority w:val="9"/>
    <w:qFormat/>
    <w:rsid w:val="00716757"/>
    <w:pPr>
      <w:keepNext/>
      <w:keepLines/>
      <w:spacing w:before="360" w:after="80"/>
      <w:outlineLvl w:val="0"/>
    </w:pPr>
    <w:rPr>
      <w:rFonts w:eastAsiaTheme="majorEastAsia" w:cstheme="majorBidi"/>
      <w:color w:val="2F5496" w:themeColor="accent1" w:themeShade="BF"/>
      <w:szCs w:val="40"/>
    </w:rPr>
  </w:style>
  <w:style w:type="paragraph" w:styleId="Heading2">
    <w:name w:val="heading 2"/>
    <w:basedOn w:val="Normal"/>
    <w:next w:val="Normal"/>
    <w:link w:val="Heading2Char"/>
    <w:uiPriority w:val="9"/>
    <w:unhideWhenUsed/>
    <w:qFormat/>
    <w:rsid w:val="005B75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75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75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75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75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75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75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75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757"/>
    <w:rPr>
      <w:rFonts w:ascii="Times New Roman" w:eastAsiaTheme="majorEastAsia" w:hAnsi="Times New Roman" w:cstheme="majorBidi"/>
      <w:color w:val="2F5496" w:themeColor="accent1" w:themeShade="BF"/>
      <w:sz w:val="24"/>
      <w:szCs w:val="40"/>
    </w:rPr>
  </w:style>
  <w:style w:type="character" w:customStyle="1" w:styleId="Heading2Char">
    <w:name w:val="Heading 2 Char"/>
    <w:basedOn w:val="DefaultParagraphFont"/>
    <w:link w:val="Heading2"/>
    <w:uiPriority w:val="9"/>
    <w:rsid w:val="005B757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B757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B757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B757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B75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75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75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7575"/>
    <w:rPr>
      <w:rFonts w:eastAsiaTheme="majorEastAsia" w:cstheme="majorBidi"/>
      <w:color w:val="272727" w:themeColor="text1" w:themeTint="D8"/>
    </w:rPr>
  </w:style>
  <w:style w:type="paragraph" w:styleId="Title">
    <w:name w:val="Title"/>
    <w:basedOn w:val="Normal"/>
    <w:next w:val="Normal"/>
    <w:link w:val="TitleChar"/>
    <w:uiPriority w:val="10"/>
    <w:qFormat/>
    <w:rsid w:val="005B75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5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4DCF"/>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014DCF"/>
    <w:rPr>
      <w:rFonts w:ascii="Times New Roman" w:eastAsiaTheme="majorEastAsia" w:hAnsi="Times New Roman" w:cstheme="majorBidi"/>
      <w:color w:val="595959" w:themeColor="text1" w:themeTint="A6"/>
      <w:spacing w:val="15"/>
      <w:sz w:val="24"/>
      <w:szCs w:val="28"/>
    </w:rPr>
  </w:style>
  <w:style w:type="paragraph" w:styleId="Quote">
    <w:name w:val="Quote"/>
    <w:basedOn w:val="Normal"/>
    <w:next w:val="Normal"/>
    <w:link w:val="QuoteChar"/>
    <w:uiPriority w:val="29"/>
    <w:qFormat/>
    <w:rsid w:val="005B7575"/>
    <w:pPr>
      <w:spacing w:before="160"/>
      <w:jc w:val="center"/>
    </w:pPr>
    <w:rPr>
      <w:i/>
      <w:iCs/>
      <w:color w:val="404040" w:themeColor="text1" w:themeTint="BF"/>
    </w:rPr>
  </w:style>
  <w:style w:type="character" w:customStyle="1" w:styleId="QuoteChar">
    <w:name w:val="Quote Char"/>
    <w:basedOn w:val="DefaultParagraphFont"/>
    <w:link w:val="Quote"/>
    <w:uiPriority w:val="29"/>
    <w:rsid w:val="005B7575"/>
    <w:rPr>
      <w:i/>
      <w:iCs/>
      <w:color w:val="404040" w:themeColor="text1" w:themeTint="BF"/>
    </w:rPr>
  </w:style>
  <w:style w:type="paragraph" w:styleId="ListParagraph">
    <w:name w:val="List Paragraph"/>
    <w:basedOn w:val="Normal"/>
    <w:uiPriority w:val="34"/>
    <w:qFormat/>
    <w:rsid w:val="005B7575"/>
    <w:pPr>
      <w:ind w:left="720"/>
      <w:contextualSpacing/>
    </w:pPr>
  </w:style>
  <w:style w:type="character" w:styleId="IntenseEmphasis">
    <w:name w:val="Intense Emphasis"/>
    <w:basedOn w:val="DefaultParagraphFont"/>
    <w:uiPriority w:val="21"/>
    <w:qFormat/>
    <w:rsid w:val="005B7575"/>
    <w:rPr>
      <w:i/>
      <w:iCs/>
      <w:color w:val="2F5496" w:themeColor="accent1" w:themeShade="BF"/>
    </w:rPr>
  </w:style>
  <w:style w:type="paragraph" w:styleId="IntenseQuote">
    <w:name w:val="Intense Quote"/>
    <w:basedOn w:val="Normal"/>
    <w:next w:val="Normal"/>
    <w:link w:val="IntenseQuoteChar"/>
    <w:uiPriority w:val="30"/>
    <w:qFormat/>
    <w:rsid w:val="005B75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7575"/>
    <w:rPr>
      <w:i/>
      <w:iCs/>
      <w:color w:val="2F5496" w:themeColor="accent1" w:themeShade="BF"/>
    </w:rPr>
  </w:style>
  <w:style w:type="character" w:styleId="IntenseReference">
    <w:name w:val="Intense Reference"/>
    <w:basedOn w:val="DefaultParagraphFont"/>
    <w:uiPriority w:val="32"/>
    <w:qFormat/>
    <w:rsid w:val="005B7575"/>
    <w:rPr>
      <w:b/>
      <w:bCs/>
      <w:smallCaps/>
      <w:color w:val="2F5496" w:themeColor="accent1" w:themeShade="BF"/>
      <w:spacing w:val="5"/>
    </w:rPr>
  </w:style>
  <w:style w:type="paragraph" w:styleId="Header">
    <w:name w:val="header"/>
    <w:basedOn w:val="Normal"/>
    <w:link w:val="HeaderChar"/>
    <w:uiPriority w:val="99"/>
    <w:unhideWhenUsed/>
    <w:rsid w:val="005B75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7575"/>
    <w:rPr>
      <w:rFonts w:ascii="Times New Roman" w:hAnsi="Times New Roman"/>
      <w:sz w:val="24"/>
    </w:rPr>
  </w:style>
  <w:style w:type="paragraph" w:styleId="Footer">
    <w:name w:val="footer"/>
    <w:basedOn w:val="Normal"/>
    <w:link w:val="FooterChar"/>
    <w:uiPriority w:val="99"/>
    <w:unhideWhenUsed/>
    <w:rsid w:val="005B75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7575"/>
    <w:rPr>
      <w:rFonts w:ascii="Times New Roman" w:hAnsi="Times New Roman"/>
      <w:sz w:val="24"/>
    </w:rPr>
  </w:style>
  <w:style w:type="character" w:styleId="PlaceholderText">
    <w:name w:val="Placeholder Text"/>
    <w:basedOn w:val="DefaultParagraphFont"/>
    <w:uiPriority w:val="99"/>
    <w:semiHidden/>
    <w:rsid w:val="00742039"/>
    <w:rPr>
      <w:color w:val="666666"/>
    </w:rPr>
  </w:style>
  <w:style w:type="character" w:styleId="SubtleEmphasis">
    <w:name w:val="Subtle Emphasis"/>
    <w:basedOn w:val="DefaultParagraphFont"/>
    <w:uiPriority w:val="19"/>
    <w:qFormat/>
    <w:rsid w:val="00554930"/>
    <w:rPr>
      <w:i/>
      <w:iCs/>
      <w:color w:val="404040" w:themeColor="text1" w:themeTint="BF"/>
    </w:rPr>
  </w:style>
  <w:style w:type="table" w:styleId="TableGrid">
    <w:name w:val="Table Grid"/>
    <w:basedOn w:val="TableNormal"/>
    <w:uiPriority w:val="39"/>
    <w:rsid w:val="001B43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318E"/>
    <w:pPr>
      <w:spacing w:after="200" w:line="240" w:lineRule="auto"/>
    </w:pPr>
    <w:rPr>
      <w:i/>
      <w:iCs/>
      <w:color w:val="44546A" w:themeColor="text2"/>
      <w:sz w:val="18"/>
      <w:szCs w:val="18"/>
    </w:rPr>
  </w:style>
  <w:style w:type="character" w:styleId="Hyperlink">
    <w:name w:val="Hyperlink"/>
    <w:basedOn w:val="DefaultParagraphFont"/>
    <w:uiPriority w:val="99"/>
    <w:unhideWhenUsed/>
    <w:rsid w:val="00812C9B"/>
    <w:rPr>
      <w:color w:val="0563C1" w:themeColor="hyperlink"/>
      <w:u w:val="single"/>
    </w:rPr>
  </w:style>
  <w:style w:type="character" w:styleId="UnresolvedMention">
    <w:name w:val="Unresolved Mention"/>
    <w:basedOn w:val="DefaultParagraphFont"/>
    <w:uiPriority w:val="99"/>
    <w:semiHidden/>
    <w:unhideWhenUsed/>
    <w:rsid w:val="00812C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785624">
      <w:bodyDiv w:val="1"/>
      <w:marLeft w:val="0"/>
      <w:marRight w:val="0"/>
      <w:marTop w:val="0"/>
      <w:marBottom w:val="0"/>
      <w:divBdr>
        <w:top w:val="none" w:sz="0" w:space="0" w:color="auto"/>
        <w:left w:val="none" w:sz="0" w:space="0" w:color="auto"/>
        <w:bottom w:val="none" w:sz="0" w:space="0" w:color="auto"/>
        <w:right w:val="none" w:sz="0" w:space="0" w:color="auto"/>
      </w:divBdr>
    </w:div>
    <w:div w:id="1694189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18778-CE96-4A44-A36B-F815C4361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7</TotalTime>
  <Pages>14</Pages>
  <Words>8528</Words>
  <Characters>48610</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ESH OJHA</dc:creator>
  <cp:keywords/>
  <dc:description/>
  <cp:lastModifiedBy>SDI 1084</cp:lastModifiedBy>
  <cp:revision>385</cp:revision>
  <dcterms:created xsi:type="dcterms:W3CDTF">2025-04-11T11:04:00Z</dcterms:created>
  <dcterms:modified xsi:type="dcterms:W3CDTF">2025-09-12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ff3d27-6943-33fe-9f27-807d14bf9b09</vt:lpwstr>
  </property>
  <property fmtid="{D5CDD505-2E9C-101B-9397-08002B2CF9AE}" pid="24" name="Mendeley Citation Style_1">
    <vt:lpwstr>http://www.zotero.org/styles/apa</vt:lpwstr>
  </property>
</Properties>
</file>